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B50A04" w14:textId="77777777" w:rsidR="007D562A" w:rsidRPr="006C456F" w:rsidRDefault="007D562A" w:rsidP="00783024">
      <w:pPr>
        <w:pStyle w:val="Heading1"/>
        <w:sectPr w:rsidR="007D562A" w:rsidRPr="006C456F" w:rsidSect="00A80725">
          <w:pgSz w:w="11906" w:h="16838"/>
          <w:pgMar w:top="1418" w:right="1418" w:bottom="1418" w:left="1418" w:header="720" w:footer="720" w:gutter="0"/>
          <w:cols w:space="720"/>
          <w:docGrid w:linePitch="326"/>
        </w:sectPr>
      </w:pPr>
      <w:bookmarkStart w:id="0" w:name="bookmark=id.gjdgxs" w:colFirst="0" w:colLast="0"/>
      <w:bookmarkStart w:id="1" w:name="sec:method"/>
      <w:bookmarkEnd w:id="0"/>
    </w:p>
    <w:p w14:paraId="7BBC5558" w14:textId="77777777" w:rsidR="007D562A" w:rsidRPr="00783024" w:rsidRDefault="007D562A" w:rsidP="00783024">
      <w:pPr>
        <w:pStyle w:val="Heading1"/>
      </w:pPr>
      <w:r w:rsidRPr="00783024">
        <w:t>Introduction</w:t>
      </w:r>
    </w:p>
    <w:p w14:paraId="74A6E786" w14:textId="606E45B8" w:rsidR="007D562A" w:rsidRPr="006C456F" w:rsidRDefault="00363F58" w:rsidP="00363F58">
      <w:pPr>
        <w:pStyle w:val="BodyText"/>
        <w:rPr>
          <w:b/>
          <w:bCs/>
          <w:lang w:val="en-AU"/>
        </w:rPr>
      </w:pPr>
      <w:bookmarkStart w:id="2" w:name="bookmark=id.30j0zll" w:colFirst="0" w:colLast="0"/>
      <w:bookmarkEnd w:id="2"/>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6C5B81">
        <w:rPr>
          <w:lang w:val="en-AU"/>
        </w:rPr>
        <w:instrText xml:space="preserve"> ADDIN ZOTERO_ITEM CSL_CITATION {"citationID":"Cxf9BE41","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25001B">
        <w:rPr>
          <w:lang w:val="en-AU"/>
        </w:rPr>
        <w:instrText xml:space="preserve"> ADDIN ZOTERO_ITEM CSL_CITATION {"citationID":"gINpEtYb","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 xml:space="preserve">NRS has previously been clinically managed as a subtype of insomnia disorder (ID) despite patients not exhibiting the symptoms associated with ID such as difficulty falling asleep, difficulty maintaining sleep, and shortened sleep duration </w:t>
      </w:r>
      <w:r w:rsidR="007D562A" w:rsidRPr="006C456F">
        <w:rPr>
          <w:lang w:val="en-AU"/>
        </w:rPr>
        <w:fldChar w:fldCharType="begin"/>
      </w:r>
      <w:r w:rsidR="006C5B81">
        <w:rPr>
          <w:lang w:val="en-AU"/>
        </w:rPr>
        <w:instrText xml:space="preserve"> ADDIN ZOTERO_ITEM CSL_CITATION {"citationID":"T7oANWf9","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w:t>
      </w:r>
      <w:r w:rsidR="007956B2">
        <w:rPr>
          <w:lang w:val="en-AU"/>
        </w:rPr>
        <w:t xml:space="preserve">the </w:t>
      </w:r>
      <w:r w:rsidRPr="006C456F">
        <w:rPr>
          <w:lang w:val="en-AU"/>
        </w:rPr>
        <w:t xml:space="preserve">associated health burden </w:t>
      </w:r>
      <w:r w:rsidRPr="006C456F">
        <w:rPr>
          <w:lang w:val="en-AU"/>
        </w:rPr>
        <w:fldChar w:fldCharType="begin"/>
      </w:r>
      <w:r w:rsidR="006C5B81">
        <w:rPr>
          <w:lang w:val="en-AU"/>
        </w:rPr>
        <w:instrText xml:space="preserve"> ADDIN ZOTERO_ITEM CSL_CITATION {"citationID":"GnUagBBQ","properties":{"formattedCitation":"(Sweetman et al., 2021)","plainCitation":"(Sweetman et al., 2021)","noteIndex":0},"citationItems":[{"id":5,"uris":["http://zotero.org/users/1974936/items/77UP2J9T"],"itemData":{"id":5,"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007956B2">
        <w:rPr>
          <w:lang w:val="en-AU"/>
        </w:rPr>
        <w:t xml:space="preserve">. It </w:t>
      </w:r>
      <w:r w:rsidR="008330D9">
        <w:rPr>
          <w:lang w:val="en-AU"/>
        </w:rPr>
        <w:t>has been</w:t>
      </w:r>
      <w:r w:rsidR="007956B2">
        <w:rPr>
          <w:lang w:val="en-AU"/>
        </w:rPr>
        <w:t xml:space="preserve"> </w:t>
      </w:r>
      <w:r w:rsidRPr="006C456F">
        <w:rPr>
          <w:lang w:val="en-AU"/>
        </w:rPr>
        <w:t>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6C5B81">
        <w:rPr>
          <w:lang w:val="en-AU"/>
        </w:rPr>
        <w:instrText xml:space="preserve"> ADDIN ZOTERO_ITEM CSL_CITATION {"citationID":"RBWB0FQG","properties":{"formattedCitation":"(Kyle et al., 2010)","plainCitation":"(Kyle et al., 2010)","noteIndex":0},"citationItems":[{"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predominantly measured through subjective complaints, and it is unclear if the condition is associated with measurable neuropathology that may be different to ID. If there are measurable changes in brain activity as compared to healthy controls and to ID, this could aid in better aetiological classification and diagnosis of the condition.</w:t>
      </w:r>
      <w:r w:rsidR="007D562A" w:rsidRPr="006C456F">
        <w:rPr>
          <w:b/>
          <w:bCs/>
          <w:lang w:val="en-AU"/>
        </w:rPr>
        <w:t xml:space="preserve"> </w:t>
      </w:r>
    </w:p>
    <w:p w14:paraId="73DBEEB7" w14:textId="7E599810"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2,"uris":["http://zotero.org/users/1974936/items/BRPM4FTC"],"itemData":{"id":422,"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4,"uris":["http://zotero.org/users/1974936/items/CYF8J3LH"],"itemData":{"id":284,"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6C5B81">
        <w:rPr>
          <w:rFonts w:ascii="Cambria Math" w:eastAsia="Times New Roman" w:hAnsi="Cambria Math" w:cs="Cambria Math"/>
          <w:color w:val="000000"/>
          <w:lang w:val="en-AU"/>
        </w:rPr>
        <w:instrText>⩾</w:instrText>
      </w:r>
      <w:r w:rsidR="006C5B81">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8,"uris":["http://zotero.org/users/1974936/items/KR9VV7CF"],"itemData":{"id":258,"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2,"uris":["http://zotero.org/users/1974936/items/9TKVNPI2"],"itemData":{"id":362,"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Hein et al., 2017; Sarsour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25001B">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6,"uris":["http://zotero.org/users/1974936/items/TAKHXZWM"],"itemData":{"id":526,"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Gradisar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w:t>
      </w:r>
      <w:r w:rsidRPr="006C456F">
        <w:rPr>
          <w:rFonts w:ascii="Times New Roman" w:eastAsia="Times New Roman" w:hAnsi="Times New Roman" w:cs="Times New Roman"/>
          <w:color w:val="000000"/>
          <w:lang w:val="en-AU"/>
        </w:rPr>
        <w:lastRenderedPageBreak/>
        <w:t>sleepiness, being an individual’s self-assessed perception of their sleep drive at a given moment, and objective sleepiness, being the level of sleep-like brain activity recorded through 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Åkerstedt &amp; Gillberg,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 xml:space="preserve"> [@cite].</w:t>
      </w:r>
    </w:p>
    <w:p w14:paraId="01A83C97" w14:textId="42FD6721"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brain activity and mental states in humans </w:t>
      </w:r>
      <w:r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3,"uris":["http://zotero.org/users/1974936/items/V8IHTR8Y"],"itemData":{"id":323,"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Buzsáki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2,"uris":["http://zotero.org/users/1974936/items/SXZXVJ33"],"itemData":{"id":282,"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Siclari &amp; Tononi,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e daytime sleepiness in these populations. HD-EEG enables exploration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Therefore, this study will use self-rated sleepiness scores and HD-EEG data to answer the research question of whether there are differences in subjective or objective sleepiness during resting-state wakefulness directly after awakening from overnight sleep between NRS in comparison</w:t>
      </w:r>
      <w:r w:rsidR="007956B2">
        <w:rPr>
          <w:rFonts w:ascii="Times New Roman" w:eastAsia="Times New Roman" w:hAnsi="Times New Roman" w:cs="Times New Roman"/>
          <w:color w:val="000000"/>
          <w:lang w:val="en-AU"/>
        </w:rPr>
        <w:t xml:space="preserve"> to</w:t>
      </w:r>
      <w:r w:rsidR="00476EE9" w:rsidRPr="006C456F">
        <w:rPr>
          <w:rFonts w:ascii="Times New Roman" w:eastAsia="Times New Roman" w:hAnsi="Times New Roman" w:cs="Times New Roman"/>
          <w:color w:val="000000"/>
          <w:lang w:val="en-AU"/>
        </w:rPr>
        <w:t xml:space="preserve"> ID and healthy controls. </w:t>
      </w:r>
    </w:p>
    <w:p w14:paraId="785AC8F8" w14:textId="77777777" w:rsidR="007D562A" w:rsidRPr="006C456F" w:rsidRDefault="007D562A" w:rsidP="00783024">
      <w:pPr>
        <w:pStyle w:val="Heading1"/>
        <w:sectPr w:rsidR="007D562A" w:rsidRPr="006C456F" w:rsidSect="007D562A">
          <w:type w:val="continuous"/>
          <w:pgSz w:w="11906" w:h="16838"/>
          <w:pgMar w:top="1418" w:right="1418" w:bottom="1418" w:left="1418" w:header="720" w:footer="720" w:gutter="0"/>
          <w:cols w:space="720"/>
          <w:docGrid w:linePitch="326"/>
        </w:sectPr>
      </w:pPr>
    </w:p>
    <w:p w14:paraId="3D8B4F0B" w14:textId="027CE2DB" w:rsidR="007D562A" w:rsidRPr="006C456F" w:rsidRDefault="007D562A" w:rsidP="00783024">
      <w:pPr>
        <w:pStyle w:val="Heading1"/>
      </w:pPr>
      <w:r w:rsidRPr="006C456F">
        <w:t xml:space="preserve">Sleep </w:t>
      </w:r>
      <w:r w:rsidR="00A837AD">
        <w:t>D</w:t>
      </w:r>
      <w:r w:rsidRPr="006C456F">
        <w:t>isorders</w:t>
      </w:r>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3" w:name="bookmark=id.3znysh7" w:colFirst="0" w:colLast="0"/>
      <w:bookmarkEnd w:id="3"/>
    </w:p>
    <w:p w14:paraId="24642679" w14:textId="017F0AF9" w:rsidR="007D562A" w:rsidRPr="00783024" w:rsidRDefault="007D562A" w:rsidP="00783024">
      <w:pPr>
        <w:pStyle w:val="Heading2"/>
      </w:pPr>
      <w:r w:rsidRPr="00783024">
        <w:t xml:space="preserve">Insomnia </w:t>
      </w:r>
      <w:r w:rsidR="00A837AD">
        <w:t>D</w:t>
      </w:r>
      <w:r w:rsidRPr="00783024">
        <w:t>isorder</w:t>
      </w:r>
    </w:p>
    <w:p w14:paraId="3124C2C1" w14:textId="1F3A25C5" w:rsidR="007D562A" w:rsidRPr="006C456F" w:rsidRDefault="007D562A" w:rsidP="00783024">
      <w:pPr>
        <w:pStyle w:val="BodyText"/>
        <w:rPr>
          <w:lang w:val="en-AU"/>
        </w:rPr>
      </w:pPr>
      <w:r w:rsidRPr="006C456F">
        <w:rPr>
          <w:lang w:val="en-AU"/>
        </w:rPr>
        <w:t xml:space="preserve">ID is the most common sleep disorder in Australia with an estimated prevalence of 23.2% </w:t>
      </w:r>
      <w:r w:rsidRPr="006C456F">
        <w:rPr>
          <w:lang w:val="en-AU"/>
        </w:rPr>
        <w:fldChar w:fldCharType="begin"/>
      </w:r>
      <w:r w:rsidR="0025001B">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of life, and significant daytime fatigue </w:t>
      </w:r>
      <w:r w:rsidRPr="006C456F">
        <w:rPr>
          <w:lang w:val="en-AU"/>
        </w:rPr>
        <w:fldChar w:fldCharType="begin"/>
      </w:r>
      <w:r w:rsidR="006C5B81">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2,"uris":["http://zotero.org/users/1974936/items/BRPM4FTC"],"itemData":{"id":422,"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90,"uris":["http://zotero.org/users/1974936/items/CMUKTY2S"],"itemData":{"id":390,"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 xml:space="preserve">(Kim et al., 2019; Kyle et al., 2010; Morin et al., 2015; </w:t>
      </w:r>
      <w:r w:rsidRPr="006C456F">
        <w:rPr>
          <w:lang w:val="en-AU"/>
        </w:rPr>
        <w:lastRenderedPageBreak/>
        <w:t>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25001B">
        <w:rPr>
          <w:lang w:val="en-AU"/>
        </w:rPr>
        <w:instrText xml:space="preserve"> ADDIN ZOTERO_ITEM CSL_CITATION {"citationID":"ilOj3nru","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0269890" w:rsidR="007D562A" w:rsidRPr="006C456F" w:rsidRDefault="007D562A" w:rsidP="00783024">
      <w:pPr>
        <w:pBdr>
          <w:top w:val="nil"/>
          <w:left w:val="nil"/>
          <w:bottom w:val="nil"/>
          <w:right w:val="nil"/>
          <w:between w:val="nil"/>
        </w:pBdr>
        <w:spacing w:after="0" w:line="480" w:lineRule="auto"/>
        <w:rPr>
          <w:rFonts w:ascii="Times New Roman" w:eastAsia="Times New Roman" w:hAnsi="Times New Roman" w:cs="Times New Roman"/>
          <w:b/>
          <w:bCs/>
          <w:color w:val="000000"/>
          <w:lang w:val="en-AU"/>
        </w:rPr>
      </w:pPr>
      <w:r w:rsidRPr="006C456F">
        <w:rPr>
          <w:rFonts w:ascii="Times New Roman" w:eastAsia="Times New Roman" w:hAnsi="Times New Roman" w:cs="Times New Roman"/>
          <w:b/>
          <w:bCs/>
          <w:color w:val="000000"/>
          <w:lang w:val="en-AU"/>
        </w:rPr>
        <w:t>Non-</w:t>
      </w:r>
      <w:r w:rsidR="00A837AD">
        <w:rPr>
          <w:rFonts w:ascii="Times New Roman" w:eastAsia="Times New Roman" w:hAnsi="Times New Roman" w:cs="Times New Roman"/>
          <w:b/>
          <w:bCs/>
          <w:color w:val="000000"/>
          <w:lang w:val="en-AU"/>
        </w:rPr>
        <w:t>R</w:t>
      </w:r>
      <w:r w:rsidRPr="006C456F">
        <w:rPr>
          <w:rFonts w:ascii="Times New Roman" w:eastAsia="Times New Roman" w:hAnsi="Times New Roman" w:cs="Times New Roman"/>
          <w:b/>
          <w:bCs/>
          <w:color w:val="000000"/>
          <w:lang w:val="en-AU"/>
        </w:rPr>
        <w:t xml:space="preserve">estorative </w:t>
      </w:r>
      <w:r w:rsidR="00A837AD">
        <w:rPr>
          <w:rFonts w:ascii="Times New Roman" w:eastAsia="Times New Roman" w:hAnsi="Times New Roman" w:cs="Times New Roman"/>
          <w:b/>
          <w:bCs/>
          <w:color w:val="000000"/>
          <w:lang w:val="en-AU"/>
        </w:rPr>
        <w:t>S</w:t>
      </w:r>
      <w:r w:rsidRPr="006C456F">
        <w:rPr>
          <w:rFonts w:ascii="Times New Roman" w:eastAsia="Times New Roman" w:hAnsi="Times New Roman" w:cs="Times New Roman"/>
          <w:b/>
          <w:bCs/>
          <w:color w:val="000000"/>
          <w:lang w:val="en-AU"/>
        </w:rPr>
        <w:t>leep</w:t>
      </w:r>
    </w:p>
    <w:p w14:paraId="092D2F83" w14:textId="72D3A983"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6C5B81">
        <w:rPr>
          <w:lang w:val="en-AU"/>
        </w:rPr>
        <w:instrText xml:space="preserve"> ADDIN ZOTERO_ITEM CSL_CITATION {"citationID":"4wUisNX2","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6C5B81">
        <w:rPr>
          <w:lang w:val="en-AU"/>
        </w:rPr>
        <w:instrText xml:space="preserve"> ADDIN ZOTERO_ITEM CSL_CITATION {"citationID":"SQzfPLKw","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The </w:t>
      </w:r>
      <w:r w:rsidR="007956B2">
        <w:rPr>
          <w:lang w:val="en-AU"/>
        </w:rPr>
        <w:t xml:space="preserve">prevalence of the </w:t>
      </w:r>
      <w:r w:rsidRPr="006C456F">
        <w:rPr>
          <w:lang w:val="en-AU"/>
        </w:rPr>
        <w:t>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6C5B81">
        <w:rPr>
          <w:lang w:val="en-AU"/>
        </w:rPr>
        <w:instrText xml:space="preserve"> ADDIN ZOTERO_ITEM CSL_CITATION {"citationID":"VFltMXdi","properties":{"formattedCitation":"(Adams et al., 2017; Metse &amp; Bowman, 2020)","plainCitation":"(Adams et al., 2017; Metse &amp; Bowman, 2020)","noteIndex":0},"citationItems":[{"id":536,"uris":["http://zotero.org/users/1974936/items/4FBPBJNK"],"itemData":{"id":536,"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Adams et al., 2017; Mets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001B">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5th ed.","ISBN":"978-0-89042-555-8","language":"en","note":"https://doi.org/10.1176/appi.books.9780890425596","publisher":"American Psychiatric Association","source":"https://doi.org/10.1176/appi.books.9780890425596","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25001B">
        <w:rPr>
          <w:lang w:val="en-AU"/>
        </w:rPr>
        <w:instrText xml:space="preserve"> ADDIN ZOTERO_ITEM CSL_CITATION {"citationID":"cELB7vdd","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783024">
      <w:pPr>
        <w:pStyle w:val="Heading1"/>
      </w:pPr>
      <w:r w:rsidRPr="006C456F">
        <w:t>Sleep</w:t>
      </w:r>
    </w:p>
    <w:p w14:paraId="42FCAC3E" w14:textId="6DD7B9B9"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activity patterns </w:t>
      </w:r>
      <w:r w:rsidRPr="006C456F">
        <w:rPr>
          <w:lang w:val="en-AU"/>
        </w:rPr>
        <w:fldChar w:fldCharType="begin"/>
      </w:r>
      <w:r w:rsidR="006C5B81">
        <w:rPr>
          <w:lang w:val="en-AU"/>
        </w:rPr>
        <w:instrText xml:space="preserve"> ADDIN ZOTERO_ITEM CSL_CITATION {"citationID":"Q0rGL588","properties":{"formattedCitation":"(Cirelli &amp; Tononi, 2008)","plainCitation":"(Cirelli &amp; Tononi, 2008)","noteIndex":0},"citationItems":[{"id":330,"uris":["http://zotero.org/users/1974936/items/EBGFLACR"],"itemData":{"id":330,"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Cirelli &amp; Tononi, 2008)</w:t>
      </w:r>
      <w:r w:rsidRPr="006C456F">
        <w:rPr>
          <w:lang w:val="en-AU"/>
        </w:rPr>
        <w:fldChar w:fldCharType="end"/>
      </w:r>
      <w:r w:rsidRPr="006C456F">
        <w:rPr>
          <w:lang w:val="en-AU"/>
        </w:rPr>
        <w:t xml:space="preserve">. Sleep progresses through a series of stages </w:t>
      </w:r>
      <w:r w:rsidRPr="006C456F">
        <w:rPr>
          <w:lang w:val="en-AU"/>
        </w:rPr>
        <w:lastRenderedPageBreak/>
        <w:t>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6C5B81">
        <w:rPr>
          <w:lang w:val="en-AU"/>
        </w:rPr>
        <w:instrText xml:space="preserve"> ADDIN ZOTERO_ITEM CSL_CITATION {"citationID":"g2QjTU9n","properties":{"formattedCitation":"(Borb\\uc0\\u233{}ly, 1982)","plainCitation":"(Borbély, 1982)","noteIndex":0},"citationItems":[{"id":217,"uris":["http://zotero.org/users/1974936/items/ZT5Z9UL3"],"itemData":{"id":217,"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Borbély, 1982)</w:t>
      </w:r>
      <w:r w:rsidRPr="006C456F">
        <w:rPr>
          <w:lang w:val="en-AU"/>
        </w:rPr>
        <w:fldChar w:fldCharType="end"/>
      </w:r>
      <w:r w:rsidRPr="006C456F">
        <w:rPr>
          <w:lang w:val="en-AU"/>
        </w:rPr>
        <w:t xml:space="preserve">. </w:t>
      </w:r>
    </w:p>
    <w:p w14:paraId="3A46992D" w14:textId="1D784129" w:rsidR="006E03D9" w:rsidRPr="006C456F" w:rsidRDefault="006E03D9" w:rsidP="00783024">
      <w:pPr>
        <w:pStyle w:val="BodyText"/>
        <w:rPr>
          <w:b/>
          <w:bCs/>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510353" w:rsidRPr="006C456F">
        <w:rPr>
          <w:lang w:val="en-AU"/>
        </w:rPr>
        <w:t xml:space="preserve"> [@cite].</w:t>
      </w:r>
      <w:r w:rsidRPr="006C456F">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which reduce</w:t>
      </w:r>
      <w:r w:rsidR="008330D9">
        <w:rPr>
          <w:lang w:val="en-AU"/>
        </w:rPr>
        <w:t>s</w:t>
      </w:r>
      <w:r w:rsidR="00CB4D0E" w:rsidRPr="006C456F">
        <w:rPr>
          <w:lang w:val="en-AU"/>
        </w:rPr>
        <w:t xml:space="preserv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Vyazovskiy et al., 2011)</w:t>
      </w:r>
      <w:r w:rsidR="00CB4D0E" w:rsidRPr="006C456F">
        <w:rPr>
          <w:lang w:val="en-AU"/>
        </w:rPr>
        <w:fldChar w:fldCharType="end"/>
      </w:r>
      <w:r w:rsidRPr="006C456F">
        <w:rPr>
          <w:lang w:val="en-AU"/>
        </w:rPr>
        <w:t xml:space="preserve">. Slow waves are synchroniz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6C5B81">
        <w:rPr>
          <w:lang w:val="en-AU"/>
        </w:rPr>
        <w:instrText xml:space="preserve"> ADDIN ZOTERO_ITEM CSL_CITATION {"citationID":"3FnkMash","properties":{"formattedCitation":"(Achermann &amp; Borb\\uc0\\u233{}ly, 2003; Riedner et al., 2007)","plainCitation":"(Achermann &amp; Borbély, 2003; Riedner et al., 2007)","noteIndex":0},"citationItems":[{"id":281,"uris":["http://zotero.org/users/1974936/items/ZLAYB3U2"],"itemData":{"id":28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29,"uris":["http://zotero.org/users/1974936/items/EYZC54VN"],"itemData":{"id":229,"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Achermann &amp; Borbély, 2003; Riedner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6C5B81">
        <w:rPr>
          <w:lang w:val="en-AU"/>
        </w:rPr>
        <w:instrText xml:space="preserve"> ADDIN ZOTERO_ITEM CSL_CITATION {"citationID":"WI3lvSFe","properties":{"formattedCitation":"(Krueger et al., 2019; Siclari &amp; Tononi, 2017)","plainCitation":"(Krueger et al., 2019; Siclari &amp; Tononi, 2017)","noteIndex":0},"citationItems":[{"id":307,"uris":["http://zotero.org/users/1974936/items/6RCSVT57"],"itemData":{"id":307,"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2,"uris":["http://zotero.org/users/1974936/items/SXZXVJ33"],"itemData":{"id":282,"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Krueger et al., 2019; Siclari &amp; Tononi,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cite]. Emerging evidence suggests that IF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xml:space="preserve">, indicating a deficiency in the homeostatic regulation of sleep, which may additionally explain daytime fatigue and sleepiness. </w:t>
      </w:r>
    </w:p>
    <w:p w14:paraId="691FA142" w14:textId="724886EE" w:rsidR="006E03D9" w:rsidRPr="006C456F" w:rsidRDefault="007D562A" w:rsidP="00783024">
      <w:pPr>
        <w:pStyle w:val="Heading1"/>
      </w:pPr>
      <w:r w:rsidRPr="006C456F">
        <w:lastRenderedPageBreak/>
        <w:t>Sleepiness</w:t>
      </w:r>
      <w:r w:rsidR="006C456F" w:rsidRPr="006C456F">
        <w:t xml:space="preserve"> </w:t>
      </w:r>
      <w:r w:rsidR="00A837AD">
        <w:t>a</w:t>
      </w:r>
      <w:r w:rsidR="00A837AD" w:rsidRPr="006C456F">
        <w:t>nd Fatigue</w:t>
      </w:r>
    </w:p>
    <w:p w14:paraId="5BD7C32F" w14:textId="75651E20" w:rsidR="007D562A" w:rsidRPr="006C456F" w:rsidRDefault="007D562A" w:rsidP="00783024">
      <w:pPr>
        <w:pStyle w:val="Heading2"/>
      </w:pPr>
      <w:r w:rsidRPr="006C456F">
        <w:t xml:space="preserve">Subjective </w:t>
      </w:r>
      <w:r w:rsidR="00A837AD" w:rsidRPr="006C456F">
        <w:t>Sleepiness and Fatigue</w:t>
      </w:r>
    </w:p>
    <w:p w14:paraId="38696060" w14:textId="6F600559"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arising from reduced consciousness </w:t>
      </w:r>
      <w:r w:rsidRPr="006C456F">
        <w:rPr>
          <w:lang w:val="en-AU"/>
        </w:rPr>
        <w:fldChar w:fldCharType="begin"/>
      </w:r>
      <w:r w:rsidR="006C5B81">
        <w:rPr>
          <w:lang w:val="en-AU"/>
        </w:rPr>
        <w:instrText xml:space="preserve"> ADDIN ZOTERO_ITEM CSL_CITATION {"citationID":"dl43e3Ip","properties":{"formattedCitation":"(Axelsson et al., 2020)","plainCitation":"(Axelsson et al., 2020)","noteIndex":0},"citationItems":[{"id":543,"uris":["http://zotero.org/users/1974936/items/A9B8AYKK"],"itemData":{"id":543,"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Axelsson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6C5B81">
        <w:rPr>
          <w:lang w:val="en-AU"/>
        </w:rPr>
        <w:instrText xml:space="preserve"> ADDIN ZOTERO_ITEM CSL_CITATION {"citationID":"AF5s0um0","properties":{"formattedCitation":"(\\uc0\\u197{}kerstedt et al., 2014)","plainCitation":"(Åkerstedt et al., 201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Åkerstedt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6C5B81">
        <w:rPr>
          <w:lang w:val="en-AU"/>
        </w:rPr>
        <w:instrText xml:space="preserve"> ADDIN ZOTERO_ITEM CSL_CITATION {"citationID":"kCzBdR8k","properties":{"formattedCitation":"(\\uc0\\u197{}kerstedt et al., 2014; Johns, 1991)","plainCitation":"(Åkerstedt et al., 2014; Johns, 1991)","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Åkerstedt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Cluydts et al., 2002; Kaida et al., 2006)</w:t>
      </w:r>
      <w:r w:rsidR="007D562A" w:rsidRPr="006C456F">
        <w:rPr>
          <w:lang w:val="en-AU"/>
        </w:rPr>
        <w:fldChar w:fldCharType="end"/>
      </w:r>
      <w:r w:rsidR="007D562A" w:rsidRPr="006C456F">
        <w:rPr>
          <w:lang w:val="en-AU"/>
        </w:rPr>
        <w:t xml:space="preserve">. </w:t>
      </w:r>
    </w:p>
    <w:p w14:paraId="5A48FD37" w14:textId="0A2962BD"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6C5B81">
        <w:rPr>
          <w:lang w:val="en-AU"/>
        </w:rPr>
        <w:instrText xml:space="preserve"> ADDIN ZOTERO_ITEM CSL_CITATION {"citationID":"eyo1sJL8","properties":{"formattedCitation":"(Hein et al., 2017; Sarsour et al., 2010)","plainCitation":"(Hein et al., 2017; Sarsour et al., 2010)","noteIndex":0},"citationItems":[{"id":258,"uris":["http://zotero.org/users/1974936/items/KR9VV7CF"],"itemData":{"id":258,"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2,"uris":["http://zotero.org/users/1974936/items/9TKVNPI2"],"itemData":{"id":362,"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Hein et al., 2017; Sarsour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25001B">
        <w:rPr>
          <w:lang w:val="en-AU"/>
        </w:rPr>
        <w:instrText xml:space="preserve"> ADDIN ZOTERO_ITEM CSL_CITATION {"citationID":"70FagWDI","properties":{"formattedCitation":"(Kyle et al., 2010; Raizen et al., 2023)","plainCitation":"(Kyle et al., 2010; Raizen et al., 2023)","noteIndex":0},"citationItems":[{"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4,"uris":["http://zotero.org/users/1974936/items/WHJRYBV8"],"itemData":{"id":424,"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Lipkin","given":"Walter I"},{"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Heller","given":"H C"}],"issued":{"date-parts":[["2023",9,1]]},"citation-key":"raizen2023"}}],"schema":"https://github.com/citation-style-language/schema/raw/master/csl-citation.json"} </w:instrText>
      </w:r>
      <w:r w:rsidRPr="006C456F">
        <w:rPr>
          <w:lang w:val="en-AU"/>
        </w:rPr>
        <w:fldChar w:fldCharType="separate"/>
      </w:r>
      <w:r w:rsidRPr="006C456F">
        <w:rPr>
          <w:lang w:val="en-AU"/>
        </w:rPr>
        <w:t>(Kyle et al., 2010; Raizen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796C6E3D" w:rsidR="006E03D9" w:rsidRPr="006C456F" w:rsidRDefault="006E03D9" w:rsidP="00783024">
      <w:pPr>
        <w:pStyle w:val="Heading2"/>
      </w:pPr>
      <w:r w:rsidRPr="006C456F">
        <w:t xml:space="preserve">Objective </w:t>
      </w:r>
      <w:r w:rsidR="009E407B" w:rsidRPr="006C456F">
        <w:t>Sleepiness</w:t>
      </w:r>
    </w:p>
    <w:p w14:paraId="278087C0" w14:textId="47A9A31E"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w:t>
      </w:r>
      <w:r w:rsidR="00A96F2D">
        <w:lastRenderedPageBreak/>
        <w:t xml:space="preserve">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25001B">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52,"uris":["http://zotero.org/users/1974936/items/K4WI3UFH"],"itemData":{"id":252,"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neurobiological sleepiness that can be present in an individual without sleep onset, instead measuring the consequences of increased sleepiness. This limits their use within clinical populations, particularly ID which is </w:t>
      </w:r>
      <w:proofErr w:type="spellStart"/>
      <w:r w:rsidR="00A96F2D">
        <w:t>characterised</w:t>
      </w:r>
      <w:proofErr w:type="spellEnd"/>
      <w:r w:rsidR="00A96F2D">
        <w:t xml:space="preserve"> by an inability to fall asleep. </w:t>
      </w:r>
    </w:p>
    <w:p w14:paraId="753CE60E" w14:textId="0471C162"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6C5B81">
        <w:instrText xml:space="preserve"> ADDIN ZOTERO_ITEM CSL_CITATION {"citationID":"nCsG4odv","properties":{"formattedCitation":"(\\uc0\\u197{}kerstedt et al., 2014; \\uc0\\u197{}kerstedt &amp; Gillberg, 1990)","plainCitation":"(Åkerstedt et al., 2014; Åkerstedt &amp; Gillberg, 1990)","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Åkerstedt et al., 2014; Åkerstedt &amp; Gillberg, 1990)</w:t>
      </w:r>
      <w:r>
        <w:fldChar w:fldCharType="end"/>
      </w:r>
      <w:r>
        <w:t xml:space="preserve">. </w:t>
      </w:r>
      <w:r w:rsidR="006E03D9" w:rsidRPr="006C456F">
        <w:rPr>
          <w:lang w:val="en-AU"/>
        </w:rPr>
        <w:t xml:space="preserve">Increased sleep pressure, such as that </w:t>
      </w:r>
      <w:r w:rsidR="006E523F">
        <w:rPr>
          <w:lang w:val="en-AU"/>
        </w:rPr>
        <w:t>caused by</w:t>
      </w:r>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13-35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 [@cit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 [@cite]. Theta activity reflects fluctuations in circadian rhythms</w:t>
      </w:r>
      <w:r>
        <w:rPr>
          <w:lang w:val="en-AU"/>
        </w:rPr>
        <w:t xml:space="preserve"> </w:t>
      </w:r>
      <w:r>
        <w:rPr>
          <w:lang w:val="en-AU"/>
        </w:rPr>
        <w:fldChar w:fldCharType="begin"/>
      </w:r>
      <w:r w:rsidR="006C5B81">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6,"uris":["http://zotero.org/users/1974936/items/IS2DCKL2"],"itemData":{"id":576,"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6C5B81">
        <w:rPr>
          <w:lang w:val="en-AU"/>
        </w:rPr>
        <w:instrText xml:space="preserve"> ADDIN ZOTERO_ITEM CSL_CITATION {"citationID":"soT8rlyM","properties":{"formattedCitation":"(Landolt et al., 1995)","plainCitation":"(Landolt et al., 1995)","noteIndex":0},"citationItems":[{"id":568,"uris":["http://zotero.org/users/1974936/items/IN2HGVUH"],"itemData":{"id":568,"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6C5B81">
        <w:rPr>
          <w:lang w:val="en-AU"/>
        </w:rPr>
        <w:instrText xml:space="preserve"> ADDIN ZOTERO_ITEM CSL_CITATION {"citationID":"HWXZrI18","properties":{"formattedCitation":"(Melia et al., 2015)","plainCitation":"(Melia et al., 2015)","noteIndex":0},"citationItems":[{"id":567,"uris":["http://zotero.org/users/1974936/items/LE3USPEW"],"itemData":{"id":567,"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36C9BF16" w:rsidR="006E03D9" w:rsidRPr="006C456F" w:rsidRDefault="006E03D9" w:rsidP="00783024">
      <w:pPr>
        <w:pStyle w:val="BodyText"/>
        <w:rPr>
          <w:rFonts w:eastAsia="Times New Roman"/>
          <w:lang w:val="en-AU"/>
        </w:rPr>
      </w:pPr>
      <w:r w:rsidRPr="006C456F">
        <w:rPr>
          <w:rFonts w:eastAsia="Times New Roman"/>
          <w:lang w:val="en-AU"/>
        </w:rPr>
        <w:lastRenderedPageBreak/>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R is associated with reduced sleep onset latency</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hen the eyes are open </w:t>
      </w:r>
      <w:r w:rsidRPr="006C456F">
        <w:rPr>
          <w:rFonts w:eastAsia="Times New Roman"/>
          <w:b/>
          <w:bCs/>
          <w:lang w:val="en-AU"/>
        </w:rPr>
        <w:t xml:space="preserve">vs eyes closed. </w:t>
      </w:r>
      <w:r w:rsidRPr="006C456F">
        <w:rPr>
          <w:rFonts w:eastAsia="Times New Roman"/>
          <w:lang w:val="en-AU"/>
        </w:rPr>
        <w:t xml:space="preserve">  </w:t>
      </w:r>
    </w:p>
    <w:p w14:paraId="0098B7A1" w14:textId="4D4DE233" w:rsidR="006E03D9" w:rsidRPr="006C456F" w:rsidRDefault="006E03D9" w:rsidP="00783024">
      <w:pPr>
        <w:pStyle w:val="BodyText"/>
        <w:rPr>
          <w:lang w:val="en-AU"/>
        </w:rPr>
      </w:pPr>
      <w:r w:rsidRPr="006C456F">
        <w:rPr>
          <w:lang w:val="en-AU"/>
        </w:rPr>
        <w:t>Under conditions of low sleepiness, alpha power is most prominent during eyes 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 [@cit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25001B">
        <w:rPr>
          <w:lang w:val="en-AU"/>
        </w:rPr>
        <w:instrText xml:space="preserve"> ADDIN ZOTERO_ITEM CSL_CITATION {"citationID":"khaUdw0Z","properties":{"formattedCitation":"(Cajochen et al., 2002; Tian et al., 2018)","plainCitation":"(Cajochen et al., 2002; Tian et al., 2018)","noteIndex":0},"citationItems":[{"id":576,"uris":["http://zotero.org/users/1974936/items/IS2DCKL2"],"itemData":{"id":576,"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66,"uris":["http://zotero.org/users/1974936/items/6FX2863X"],"itemData":{"id":566,"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Cajochen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 </w:t>
      </w:r>
      <w:r w:rsidRPr="006C456F">
        <w:rPr>
          <w:b/>
          <w:bCs/>
          <w:lang w:val="en-AU"/>
        </w:rPr>
        <w:t xml:space="preserve">representing the transition between wake and </w:t>
      </w:r>
      <w:r w:rsidR="002D6284">
        <w:rPr>
          <w:b/>
          <w:bCs/>
          <w:lang w:val="en-AU"/>
        </w:rPr>
        <w:t>N</w:t>
      </w:r>
      <w:r w:rsidRPr="006C456F">
        <w:rPr>
          <w:b/>
          <w:bCs/>
          <w:lang w:val="en-AU"/>
        </w:rPr>
        <w:t>1 sleep</w:t>
      </w:r>
      <w:r w:rsidR="002D6284">
        <w:rPr>
          <w:b/>
          <w:bCs/>
          <w:lang w:val="en-AU"/>
        </w:rPr>
        <w:t xml:space="preserve"> [@cite]</w:t>
      </w:r>
      <w:r w:rsidRPr="006C456F">
        <w:rPr>
          <w:b/>
          <w:bCs/>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6C5B81">
        <w:rPr>
          <w:lang w:val="en-AU"/>
        </w:rPr>
        <w:instrText xml:space="preserve"> ADDIN ZOTERO_ITEM CSL_CITATION {"citationID":"7IksTwqG","properties":{"formattedCitation":"(Stampi et al., 1995)","plainCitation":"(Stampi et al., 1995)","noteIndex":0},"citationItems":[{"id":450,"uris":["http://zotero.org/users/1974936/items/DIZZRGT7"],"itemData":{"id":450,"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Stampi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1222B997" w:rsidR="006E03D9" w:rsidRPr="006C456F" w:rsidRDefault="006E03D9" w:rsidP="00783024">
      <w:pPr>
        <w:pStyle w:val="Heading2"/>
      </w:pPr>
      <w:r w:rsidRPr="006C456F">
        <w:t xml:space="preserve">The </w:t>
      </w:r>
      <w:r w:rsidR="009E407B" w:rsidRPr="006C456F">
        <w:t xml:space="preserve">Association Between Objective </w:t>
      </w:r>
      <w:r w:rsidR="009E407B">
        <w:t>a</w:t>
      </w:r>
      <w:r w:rsidR="009E407B" w:rsidRPr="006C456F">
        <w:t>nd Subjective Sleepiness</w:t>
      </w:r>
    </w:p>
    <w:p w14:paraId="406E2875" w14:textId="6E45D922"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 xml:space="preserve">(Kaida et al., </w:t>
      </w:r>
      <w:r w:rsidRPr="006C456F">
        <w:rPr>
          <w:lang w:val="en-AU"/>
        </w:rPr>
        <w:lastRenderedPageBreak/>
        <w:t>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0025001B">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xml:space="preserve">. However, this association is not linear, with associations being strongest at high levels of sleepiness (KSS ≥ 7) [@cite]. This suggests there may be a mechanism wherein the individual experiences increased awareness of the presence of sleep-like neural activity occurring despite </w:t>
      </w:r>
      <w:r w:rsidR="001F5440" w:rsidRPr="006C456F">
        <w:rPr>
          <w:highlight w:val="yellow"/>
          <w:lang w:val="en-AU"/>
        </w:rPr>
        <w:t>maintaining</w:t>
      </w:r>
      <w:r w:rsidRPr="006C456F">
        <w:rPr>
          <w:lang w:val="en-AU"/>
        </w:rPr>
        <w:t xml:space="preserve"> consciousness </w:t>
      </w:r>
      <w:r w:rsidRPr="006C456F">
        <w:rPr>
          <w:lang w:val="en-AU"/>
        </w:rPr>
        <w:fldChar w:fldCharType="begin"/>
      </w:r>
      <w:r w:rsidR="006C5B81">
        <w:rPr>
          <w:lang w:val="en-AU"/>
        </w:rPr>
        <w:instrText xml:space="preserve"> ADDIN ZOTERO_ITEM CSL_CITATION {"citationID":"LibTN6N6","properties":{"formattedCitation":"(\\uc0\\u197{}kerstedt et al., 2014)","plainCitation":"(Åkerstedt et al., 201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Pr="006C456F">
        <w:rPr>
          <w:lang w:val="en-AU"/>
        </w:rPr>
        <w:fldChar w:fldCharType="separate"/>
      </w:r>
      <w:r w:rsidRPr="006C456F">
        <w:rPr>
          <w:lang w:val="en-AU"/>
        </w:rPr>
        <w:t>(Åkerstedt et al., 2014)</w:t>
      </w:r>
      <w:r w:rsidRPr="006C456F">
        <w:rPr>
          <w:lang w:val="en-AU"/>
        </w:rPr>
        <w:fldChar w:fldCharType="end"/>
      </w:r>
      <w:r w:rsidRPr="006C456F">
        <w:rPr>
          <w:lang w:val="en-AU"/>
        </w:rPr>
        <w:t xml:space="preserve">. </w:t>
      </w:r>
    </w:p>
    <w:p w14:paraId="35A398C0" w14:textId="12F8BFF3"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6C5B81">
        <w:rPr>
          <w:lang w:val="en-AU"/>
        </w:rPr>
        <w:instrText xml:space="preserve"> ADDIN ZOTERO_ITEM CSL_CITATION {"citationID":"AFN0P2qG","properties":{"formattedCitation":"(Colombo et al., 2016; Kao et al., 2021; Riemann et al., 2010)","plainCitation":"(Colombo et al., 2016; Kao et al., 2021; Riemann et al., 2010)","noteIndex":0},"citationItems":[{"id":147,"uris":["http://zotero.org/users/1974936/items/N4YZEVAK"],"itemData":{"id":147,"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201,"uris":["http://zotero.org/users/1974936/items/LIQ8V7JV"],"itemData":{"id":201,"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37,"uris":["http://zotero.org/users/1974936/items/ZF5GDUZS"],"itemData":{"id":337,"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 measured sleep</w:t>
      </w:r>
      <w:r w:rsidR="00A33AF2" w:rsidRPr="006C456F">
        <w:rPr>
          <w:lang w:val="en-AU"/>
        </w:rPr>
        <w:t xml:space="preserve"> [@cit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783024">
      <w:pPr>
        <w:pStyle w:val="Heading1"/>
      </w:pPr>
      <w:r w:rsidRPr="006C456F">
        <w:t>Aim</w:t>
      </w:r>
    </w:p>
    <w:p w14:paraId="7D88578E" w14:textId="39166393" w:rsidR="006E03D9" w:rsidRPr="006C456F" w:rsidRDefault="006E03D9" w:rsidP="00783024">
      <w:pPr>
        <w:pStyle w:val="BodyText"/>
        <w:rPr>
          <w:lang w:val="en-AU"/>
        </w:rPr>
      </w:pPr>
      <w:r w:rsidRPr="006C456F">
        <w:rPr>
          <w:lang w:val="en-AU"/>
        </w:rPr>
        <w:t>This study aimed to explore if there ar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hypothesizing that subjective sleepiness would be highest in NRS</w:t>
      </w:r>
      <w:r w:rsidR="00A33AF2" w:rsidRPr="006C456F">
        <w:rPr>
          <w:lang w:val="en-AU"/>
        </w:rPr>
        <w:t>,</w:t>
      </w:r>
      <w:r w:rsidRPr="006C456F">
        <w:rPr>
          <w:lang w:val="en-AU"/>
        </w:rPr>
        <w:t xml:space="preserve"> lowest in ID, with healthy controls in the middle. </w:t>
      </w:r>
      <w:r w:rsidR="00A33AF2" w:rsidRPr="006C456F">
        <w:rPr>
          <w:lang w:val="en-AU"/>
        </w:rPr>
        <w:t>Secondly</w:t>
      </w:r>
      <w:r w:rsidRPr="006C456F">
        <w:rPr>
          <w:lang w:val="en-AU"/>
        </w:rPr>
        <w:t xml:space="preserve">, we examined if there were group differences in </w:t>
      </w:r>
      <w:r w:rsidR="002D6284">
        <w:rPr>
          <w:lang w:val="en-AU"/>
        </w:rPr>
        <w:t>HD-</w:t>
      </w:r>
      <w:r w:rsidR="00A33AF2" w:rsidRPr="006C456F">
        <w:rPr>
          <w:lang w:val="en-AU"/>
        </w:rPr>
        <w:t xml:space="preserve">EEG measures of </w:t>
      </w:r>
      <w:r w:rsidRPr="006C456F">
        <w:rPr>
          <w:lang w:val="en-AU"/>
        </w:rPr>
        <w:t xml:space="preserve">objective </w:t>
      </w:r>
      <w:r w:rsidR="00A33AF2" w:rsidRPr="006C456F">
        <w:rPr>
          <w:lang w:val="en-AU"/>
        </w:rPr>
        <w:t>sleepiness</w:t>
      </w:r>
      <w:r w:rsidRPr="006C456F">
        <w:rPr>
          <w:lang w:val="en-AU"/>
        </w:rPr>
        <w:t xml:space="preserve"> as measured through </w:t>
      </w:r>
      <w:r w:rsidR="00A33AF2" w:rsidRPr="006C456F">
        <w:rPr>
          <w:lang w:val="en-AU"/>
        </w:rPr>
        <w:t>AAC and SR in the morning KD</w:t>
      </w:r>
      <w:r w:rsidR="001F5440" w:rsidRPr="006C456F">
        <w:rPr>
          <w:lang w:val="en-AU"/>
        </w:rPr>
        <w:t>T</w:t>
      </w:r>
      <w:r w:rsidR="00A33AF2" w:rsidRPr="006C456F">
        <w:rPr>
          <w:lang w:val="en-AU"/>
        </w:rPr>
        <w:t xml:space="preserve">. We hypothesized that </w:t>
      </w:r>
      <w:r w:rsidR="00A33AF2" w:rsidRPr="006C456F">
        <w:rPr>
          <w:lang w:val="en-AU"/>
        </w:rPr>
        <w:lastRenderedPageBreak/>
        <w:t xml:space="preserve">objective sleepiness would be highest in NRS, lowest in ID, with healthy controls in the middle. Third, we explored if the association between subjective sleepiness as measured by KSS and objective sleepiness as measured by AAC and SR differed across groups, hypothesizing there would be a significant main effect for group membership and subjective sleepiness, and a significant interaction. </w:t>
      </w:r>
    </w:p>
    <w:p w14:paraId="703B9560" w14:textId="6C6D9AD0" w:rsidR="00416811" w:rsidRPr="006C456F" w:rsidRDefault="00000000" w:rsidP="00783024">
      <w:pPr>
        <w:pStyle w:val="Heading1"/>
      </w:pPr>
      <w:r w:rsidRPr="006C456F">
        <w:t>Method</w:t>
      </w:r>
    </w:p>
    <w:p w14:paraId="1DE02093" w14:textId="77777777" w:rsidR="00A46431" w:rsidRPr="006C456F" w:rsidRDefault="00A46431" w:rsidP="00783024">
      <w:pPr>
        <w:pStyle w:val="Heading2"/>
      </w:pPr>
      <w:bookmarkStart w:id="4" w:name="participants"/>
      <w:bookmarkStart w:id="5" w:name="procedure"/>
      <w:r w:rsidRPr="006C456F">
        <w:t>Participants</w:t>
      </w:r>
    </w:p>
    <w:p w14:paraId="3A4E62BF" w14:textId="77777777" w:rsidR="00A46431" w:rsidRPr="006C456F" w:rsidRDefault="00A46431" w:rsidP="00783024">
      <w:pPr>
        <w:pStyle w:val="BodyText"/>
        <w:rPr>
          <w:lang w:val="en-AU"/>
        </w:rPr>
      </w:pPr>
      <w:r w:rsidRPr="006C456F">
        <w:rPr>
          <w:lang w:val="en-AU"/>
        </w:rPr>
        <w:t>The study was approved by the Macquarie University Human Research Ethics Committee (</w:t>
      </w:r>
      <w:proofErr w:type="spellStart"/>
      <w:r w:rsidRPr="006C456F">
        <w:rPr>
          <w:lang w:val="en-AU"/>
        </w:rPr>
        <w:t>FoRA</w:t>
      </w:r>
      <w:proofErr w:type="spellEnd"/>
      <w:r w:rsidRPr="006C456F">
        <w:rPr>
          <w:lang w:val="en-AU"/>
        </w:rPr>
        <w:t xml:space="preserve"> ID 17112) and all participants provided written informed consent. Participation was voluntary and could be discontinued at any time.</w:t>
      </w:r>
    </w:p>
    <w:p w14:paraId="6C2F0DD4" w14:textId="085B85E2" w:rsidR="00A46431" w:rsidRPr="006C456F" w:rsidRDefault="00A46431" w:rsidP="00783024">
      <w:pPr>
        <w:pStyle w:val="BodyText"/>
        <w:rPr>
          <w:lang w:val="en-AU"/>
        </w:rPr>
      </w:pPr>
      <w:r w:rsidRPr="006C456F">
        <w:rPr>
          <w:lang w:val="en-AU"/>
        </w:rPr>
        <w:t xml:space="preserve">The present study was derived from data captured during a larger neuroimaging research study on phenotyping of individuals with NRS. Due to the complexity of the study and large amount of outcome variables an </w:t>
      </w:r>
      <w:r w:rsidR="002D6284">
        <w:rPr>
          <w:lang w:val="en-AU"/>
        </w:rPr>
        <w:t>a priori</w:t>
      </w:r>
      <w:r w:rsidRPr="006C456F">
        <w:rPr>
          <w:lang w:val="en-AU"/>
        </w:rPr>
        <w:t xml:space="preserve"> power analysis was not </w:t>
      </w:r>
      <w:r w:rsidR="002D6284">
        <w:rPr>
          <w:lang w:val="en-AU"/>
        </w:rPr>
        <w:t>performed</w:t>
      </w:r>
      <w:r w:rsidRPr="006C456F">
        <w:rPr>
          <w:lang w:val="en-AU"/>
        </w:rPr>
        <w:t xml:space="preserve">. A sample size of 12 participants from each population, with a total sample of 36 participants, was proposed due to funding constraints. Participants were sex and age matched </w:t>
      </w:r>
      <w:r w:rsidR="002D6284">
        <w:rPr>
          <w:lang w:val="en-AU"/>
        </w:rPr>
        <w:t>(</w:t>
      </w:r>
      <w:r w:rsidRPr="006C456F">
        <w:rPr>
          <w:lang w:val="en-AU"/>
        </w:rPr>
        <w:t>with a maximum difference ± 2</w:t>
      </w:r>
      <w:r w:rsidR="002D6284">
        <w:rPr>
          <w:lang w:val="en-AU"/>
        </w:rPr>
        <w:t>.5</w:t>
      </w:r>
      <w:r w:rsidRPr="006C456F">
        <w:rPr>
          <w:lang w:val="en-AU"/>
        </w:rPr>
        <w:t xml:space="preserve"> years</w:t>
      </w:r>
      <w:r w:rsidR="002D6284">
        <w:rPr>
          <w:lang w:val="en-AU"/>
        </w:rPr>
        <w:t>)</w:t>
      </w:r>
      <w:r w:rsidRPr="006C456F">
        <w:rPr>
          <w:lang w:val="en-AU"/>
        </w:rPr>
        <w:t xml:space="preserve"> </w:t>
      </w:r>
      <w:r w:rsidR="002D6284">
        <w:rPr>
          <w:lang w:val="en-AU"/>
        </w:rPr>
        <w:t>to control for</w:t>
      </w:r>
      <w:r w:rsidRPr="006C456F">
        <w:rPr>
          <w:lang w:val="en-AU"/>
        </w:rPr>
        <w:t xml:space="preserve"> to the influence of age and sex on sleep architecture </w:t>
      </w:r>
      <w:r w:rsidRPr="006C456F">
        <w:rPr>
          <w:lang w:val="en-AU"/>
        </w:rPr>
        <w:fldChar w:fldCharType="begin"/>
      </w:r>
      <w:r w:rsidRPr="006C456F">
        <w:rPr>
          <w:lang w:val="en-AU"/>
        </w:rPr>
        <w:instrText xml:space="preserve"> ADDIN ZOTERO_TEMP </w:instrText>
      </w:r>
      <w:r w:rsidRPr="006C456F">
        <w:rPr>
          <w:lang w:val="en-AU"/>
        </w:rPr>
        <w:fldChar w:fldCharType="separate"/>
      </w:r>
      <w:r w:rsidRPr="006C456F">
        <w:rPr>
          <w:lang w:val="en-AU"/>
        </w:rPr>
        <w:t>(Mongrain et al., 2005)</w:t>
      </w:r>
      <w:r w:rsidRPr="006C456F">
        <w:rPr>
          <w:lang w:val="en-AU"/>
        </w:rPr>
        <w:fldChar w:fldCharType="end"/>
      </w:r>
      <w:r w:rsidRPr="006C456F">
        <w:rPr>
          <w:lang w:val="en-AU"/>
        </w:rPr>
        <w:t xml:space="preserve">. </w:t>
      </w:r>
    </w:p>
    <w:p w14:paraId="7E74AF48" w14:textId="0CDD9B37" w:rsidR="00A46431" w:rsidRPr="006C456F" w:rsidRDefault="00A46431" w:rsidP="00783024">
      <w:pPr>
        <w:pStyle w:val="BodyText"/>
        <w:rPr>
          <w:lang w:val="en-AU"/>
        </w:rPr>
      </w:pPr>
      <w:r w:rsidRPr="006C456F">
        <w:rPr>
          <w:lang w:val="en-AU"/>
        </w:rPr>
        <w:t xml:space="preserve">Participants were excluded if they had comorbid sleep apnoea, as measured by </w:t>
      </w:r>
      <w:proofErr w:type="spellStart"/>
      <w:r w:rsidRPr="006C456F">
        <w:rPr>
          <w:lang w:val="en-AU"/>
        </w:rPr>
        <w:t>WristOX</w:t>
      </w:r>
      <w:proofErr w:type="spellEnd"/>
      <w:r w:rsidRPr="006C456F">
        <w:rPr>
          <w:lang w:val="en-AU"/>
        </w:rPr>
        <w:t xml:space="preserve"> pulse oximeter or the STOP-bang sleep apnoea questionnaire</w:t>
      </w:r>
      <w:r w:rsidR="00CB2476">
        <w:rPr>
          <w:lang w:val="en-AU"/>
        </w:rPr>
        <w:t xml:space="preserve"> (STOP-Bang)</w:t>
      </w:r>
      <w:r w:rsidRPr="006C456F">
        <w:rPr>
          <w:lang w:val="en-AU"/>
        </w:rPr>
        <w:t xml:space="preserve"> which has a high sensitivity of </w:t>
      </w:r>
      <w:r w:rsidR="00F101D2">
        <w:rPr>
          <w:lang w:val="en-AU"/>
        </w:rPr>
        <w:t>detecting clinically relevant</w:t>
      </w:r>
      <w:r w:rsidRPr="006C456F">
        <w:rPr>
          <w:lang w:val="en-AU"/>
        </w:rPr>
        <w:t xml:space="preserve"> obstructive sleep apnoea syndrome </w:t>
      </w:r>
      <w:r w:rsidRPr="006C456F">
        <w:rPr>
          <w:lang w:val="en-AU"/>
        </w:rPr>
        <w:fldChar w:fldCharType="begin"/>
      </w:r>
      <w:r w:rsidR="0025001B">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5,"uris":["http://zotero.org/users/1974936/items/JF7Y8E39"],"itemData":{"id":155,"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Pr="006C456F">
        <w:rPr>
          <w:lang w:val="en-AU"/>
        </w:rPr>
        <w:fldChar w:fldCharType="separate"/>
      </w:r>
      <w:r w:rsidRPr="006C456F">
        <w:rPr>
          <w:lang w:val="en-AU"/>
        </w:rPr>
        <w:t>(Chung et al., 2016; Nigro et al., 2009)</w:t>
      </w:r>
      <w:r w:rsidRPr="006C456F">
        <w:rPr>
          <w:lang w:val="en-AU"/>
        </w:rPr>
        <w:fldChar w:fldCharType="end"/>
      </w:r>
      <w:r w:rsidRPr="006C456F">
        <w:rPr>
          <w:lang w:val="en-AU"/>
        </w:rPr>
        <w:t>. Participants were additionally excluded if they had clinically significant depression</w:t>
      </w:r>
      <w:r w:rsidR="00AD35AC">
        <w:rPr>
          <w:lang w:val="en-AU"/>
        </w:rPr>
        <w:t xml:space="preserve"> (&gt; 10)</w:t>
      </w:r>
      <w:r w:rsidRPr="006C456F">
        <w:rPr>
          <w:lang w:val="en-AU"/>
        </w:rPr>
        <w:t xml:space="preserve"> or anxiety</w:t>
      </w:r>
      <w:r w:rsidR="00AD35AC">
        <w:rPr>
          <w:lang w:val="en-AU"/>
        </w:rPr>
        <w:t xml:space="preserve"> (&gt; 7)</w:t>
      </w:r>
      <w:r w:rsidRPr="006C456F">
        <w:rPr>
          <w:lang w:val="en-AU"/>
        </w:rPr>
        <w:t xml:space="preserve"> scores as measured through the </w:t>
      </w:r>
      <w:r w:rsidR="00F101D2">
        <w:rPr>
          <w:lang w:val="en-AU"/>
        </w:rPr>
        <w:t>Depression Anxiety and Stress Scale 21 (</w:t>
      </w:r>
      <w:r w:rsidRPr="006C456F">
        <w:rPr>
          <w:lang w:val="en-AU"/>
        </w:rPr>
        <w:t>DASS-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Pr="006C456F">
        <w:rPr>
          <w:lang w:val="en-AU"/>
        </w:rPr>
        <w:t xml:space="preserve">, heavy alcohol use, </w:t>
      </w:r>
      <w:r w:rsidR="00AD35AC">
        <w:rPr>
          <w:lang w:val="en-AU"/>
        </w:rPr>
        <w:t xml:space="preserve">or </w:t>
      </w:r>
      <w:r w:rsidRPr="006C456F">
        <w:rPr>
          <w:lang w:val="en-AU"/>
        </w:rPr>
        <w:t>pregnancy</w:t>
      </w:r>
      <w:r w:rsidR="00AD35AC">
        <w:rPr>
          <w:lang w:val="en-AU"/>
        </w:rPr>
        <w:t>.</w:t>
      </w:r>
      <w:r w:rsidRPr="006C456F">
        <w:rPr>
          <w:lang w:val="en-AU"/>
        </w:rPr>
        <w:t xml:space="preserve"> </w:t>
      </w:r>
      <w:r w:rsidR="00AD35AC">
        <w:rPr>
          <w:lang w:val="en-AU"/>
        </w:rPr>
        <w:t>C</w:t>
      </w:r>
      <w:r w:rsidRPr="006C456F">
        <w:rPr>
          <w:lang w:val="en-AU"/>
        </w:rPr>
        <w:t xml:space="preserve">ircadian rhythm disruption </w:t>
      </w:r>
      <w:r w:rsidR="00AD35AC">
        <w:rPr>
          <w:lang w:val="en-AU"/>
        </w:rPr>
        <w:t xml:space="preserve">was controlled for with an exclusion criteria of recent (in the previous 30 days) </w:t>
      </w:r>
      <w:r w:rsidRPr="006C456F">
        <w:rPr>
          <w:lang w:val="en-AU"/>
        </w:rPr>
        <w:t xml:space="preserve">shift work or international travel, or a natural sleep </w:t>
      </w:r>
      <w:r w:rsidRPr="006C456F">
        <w:rPr>
          <w:lang w:val="en-AU"/>
        </w:rPr>
        <w:lastRenderedPageBreak/>
        <w:t>time outside the hours of 21:30 and 8:00</w:t>
      </w:r>
      <w:r w:rsidR="00AD35AC">
        <w:rPr>
          <w:lang w:val="en-AU"/>
        </w:rPr>
        <w:t xml:space="preserve"> [@cite]</w:t>
      </w:r>
      <w:r w:rsidRPr="006C456F">
        <w:rPr>
          <w:lang w:val="en-AU"/>
        </w:rPr>
        <w:t>. As certain medications can influence sleep architecture, participants taking regular medications affecting sleep were excluded.</w:t>
      </w:r>
    </w:p>
    <w:p w14:paraId="5D755D22" w14:textId="46DFB6FF" w:rsidR="00A46431" w:rsidRPr="006C456F" w:rsidRDefault="00A46431" w:rsidP="00783024">
      <w:pPr>
        <w:pStyle w:val="BodyText"/>
        <w:rPr>
          <w:lang w:val="en-AU"/>
        </w:rPr>
      </w:pPr>
      <w:r w:rsidRPr="006C456F">
        <w:rPr>
          <w:lang w:val="en-AU"/>
        </w:rPr>
        <w:t xml:space="preserve">The inclusion criteria for the ID group was clinical diagnosis of ID by a sleep physician following the DSM-5-TR criteria, with difficulty initiating or maintaining sleep persisting for over 1 month causing clinically significant distress or impairment in daily life </w:t>
      </w:r>
      <w:r w:rsidR="00697C79" w:rsidRPr="006C456F">
        <w:rPr>
          <w:lang w:val="en-AU"/>
        </w:rPr>
        <w:fldChar w:fldCharType="begin"/>
      </w:r>
      <w:r w:rsidR="0025001B">
        <w:rPr>
          <w:lang w:val="en-AU"/>
        </w:rPr>
        <w:instrText xml:space="preserve"> ADDIN ZOTERO_ITEM CSL_CITATION {"citationID":"ai72XNBP","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C456F">
        <w:rPr>
          <w:lang w:val="en-AU"/>
        </w:rPr>
        <w:t xml:space="preserve">They were </w:t>
      </w:r>
      <w:r w:rsidR="00AD35AC" w:rsidRPr="006C456F">
        <w:rPr>
          <w:lang w:val="en-AU"/>
        </w:rPr>
        <w:t xml:space="preserve">additionally </w:t>
      </w:r>
      <w:r w:rsidRPr="006C456F">
        <w:rPr>
          <w:lang w:val="en-AU"/>
        </w:rPr>
        <w:t xml:space="preserve">required to have a Pittsburgh Sleep Quality Index (PSQI) score </w:t>
      </w:r>
      <w:r w:rsidR="00AD35AC" w:rsidRPr="006C456F">
        <w:rPr>
          <w:lang w:val="en-AU"/>
        </w:rPr>
        <w:t>≥</w:t>
      </w:r>
      <w:r w:rsidR="00AD35AC">
        <w:rPr>
          <w:lang w:val="en-AU"/>
        </w:rPr>
        <w:t xml:space="preserve"> 5</w:t>
      </w:r>
      <w:r w:rsidRPr="006C456F">
        <w:rPr>
          <w:lang w:val="en-AU"/>
        </w:rPr>
        <w:t xml:space="preserve">, and an Insomnia Severity Index (ISI) score </w:t>
      </w:r>
      <w:r w:rsidR="00AD35AC" w:rsidRPr="006C456F">
        <w:rPr>
          <w:lang w:val="en-AU"/>
        </w:rPr>
        <w:t>≥</w:t>
      </w:r>
      <w:r w:rsidR="00AD35AC">
        <w:rPr>
          <w:lang w:val="en-AU"/>
        </w:rPr>
        <w:t xml:space="preserve"> 15</w:t>
      </w:r>
      <w:r w:rsidRPr="006C456F">
        <w:rPr>
          <w:lang w:val="en-AU"/>
        </w:rPr>
        <w:t>.</w:t>
      </w:r>
    </w:p>
    <w:p w14:paraId="7A82C47A" w14:textId="26720452" w:rsidR="00A46431" w:rsidRPr="006C456F" w:rsidRDefault="00A46431" w:rsidP="00783024">
      <w:pPr>
        <w:pStyle w:val="BodyText"/>
        <w:rPr>
          <w:lang w:val="en-AU"/>
        </w:rPr>
      </w:pPr>
      <w:r w:rsidRPr="006C456F">
        <w:rPr>
          <w:lang w:val="en-AU"/>
        </w:rPr>
        <w:t xml:space="preserve">Individuals in the NRS group could not have a weekly mean Total Sleep Time (TST) below six hours as measured by sleep diary or actigraphy, or a mean refreshed score ≥ 3 on a 5-point Likert scale as measured using the Karolinska Sleep Diary </w:t>
      </w:r>
      <w:r w:rsidRPr="006C456F">
        <w:rPr>
          <w:lang w:val="en-AU"/>
        </w:rPr>
        <w:fldChar w:fldCharType="begin"/>
      </w:r>
      <w:r w:rsidR="0025001B">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Pr="006C456F">
        <w:rPr>
          <w:lang w:val="en-AU"/>
        </w:rPr>
        <w:fldChar w:fldCharType="separate"/>
      </w:r>
      <w:r w:rsidRPr="006C456F">
        <w:rPr>
          <w:lang w:val="en-AU"/>
        </w:rPr>
        <w:t>(Åkerstedt et al., 1994)</w:t>
      </w:r>
      <w:r w:rsidRPr="006C456F">
        <w:rPr>
          <w:lang w:val="en-AU"/>
        </w:rPr>
        <w:fldChar w:fldCharType="end"/>
      </w:r>
      <w:r w:rsidRPr="006C456F">
        <w:rPr>
          <w:lang w:val="en-AU"/>
        </w:rPr>
        <w:t xml:space="preserve">. Inclusion in this group required an overall PSQI score ≥ </w:t>
      </w:r>
      <w:r w:rsidR="00AD35AC">
        <w:rPr>
          <w:lang w:val="en-AU"/>
        </w:rPr>
        <w:t>5</w:t>
      </w:r>
      <w:r w:rsidRPr="006C456F">
        <w:rPr>
          <w:lang w:val="en-AU"/>
        </w:rPr>
        <w:t>, with subcomponent scores ≥ 2 on the PSQI Component 1 and ≥ 10 on PSQI Component 5.</w:t>
      </w:r>
    </w:p>
    <w:p w14:paraId="05B88871" w14:textId="17CBB67B" w:rsidR="00A46431" w:rsidRPr="006C456F" w:rsidRDefault="00A46431" w:rsidP="00783024">
      <w:pPr>
        <w:pStyle w:val="BodyText"/>
        <w:rPr>
          <w:lang w:val="en-AU"/>
        </w:rPr>
      </w:pPr>
      <w:r w:rsidRPr="006C456F">
        <w:rPr>
          <w:lang w:val="en-AU"/>
        </w:rPr>
        <w:t>Healthy controls needed to have a PSQI score ≤ 4 or less and an ISI score of 6 or less.</w:t>
      </w:r>
    </w:p>
    <w:bookmarkEnd w:id="4"/>
    <w:p w14:paraId="38DE8367" w14:textId="77777777" w:rsidR="00416811" w:rsidRPr="006C456F" w:rsidRDefault="00000000" w:rsidP="00783024">
      <w:pPr>
        <w:pStyle w:val="Heading2"/>
      </w:pPr>
      <w:r w:rsidRPr="006C456F">
        <w:t>Procedure</w:t>
      </w:r>
    </w:p>
    <w:p w14:paraId="4B63E61A" w14:textId="4AF8075C"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 The Woolcock Institute</w:t>
      </w:r>
      <w:r w:rsidR="00697C79" w:rsidRPr="006C456F">
        <w:rPr>
          <w:lang w:val="en-AU"/>
        </w:rPr>
        <w:t xml:space="preserve"> of Medical Research</w:t>
      </w:r>
      <w:r w:rsidRPr="006C456F">
        <w:rPr>
          <w:lang w:val="en-AU"/>
        </w:rPr>
        <w:t xml:space="preserve"> is a specialist clinic that conducts research in addition to clinical services for individuals experiencing sleep </w:t>
      </w:r>
      <w:r w:rsidR="00AD35AC">
        <w:rPr>
          <w:lang w:val="en-AU"/>
        </w:rPr>
        <w:t xml:space="preserve">and respiratory </w:t>
      </w:r>
      <w:r w:rsidRPr="006C456F">
        <w:rPr>
          <w:lang w:val="en-AU"/>
        </w:rPr>
        <w:t>disorder</w:t>
      </w:r>
      <w:r w:rsidR="00697C79" w:rsidRPr="006C456F">
        <w:rPr>
          <w:lang w:val="en-AU"/>
        </w:rPr>
        <w:t>s</w:t>
      </w:r>
      <w:r w:rsidRPr="006C456F">
        <w:rPr>
          <w:lang w:val="en-AU"/>
        </w:rPr>
        <w:t xml:space="preserve">. Volunteers completed an online questionnaire to assess eligibility for inclusion in a clinical group (ID, NRS, healthy controls)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61A8EA89" w:rsidR="00416811" w:rsidRPr="006C456F" w:rsidRDefault="00783024" w:rsidP="00B720CE">
      <w:pPr>
        <w:pStyle w:val="BodyText"/>
        <w:rPr>
          <w:lang w:val="en-AU"/>
        </w:rPr>
      </w:pPr>
      <w:r>
        <w:rPr>
          <w:lang w:val="en-AU"/>
        </w:rPr>
        <w:t>Prior to the study, p</w:t>
      </w:r>
      <w:r w:rsidRPr="006C456F">
        <w:rPr>
          <w:lang w:val="en-AU"/>
        </w:rPr>
        <w:t>articipants attended the Woolcock Institute of Medical Research for initial screening by a sleep physician. Participant</w:t>
      </w:r>
      <w:r w:rsidR="00697C79" w:rsidRPr="006C456F">
        <w:rPr>
          <w:lang w:val="en-AU"/>
        </w:rPr>
        <w:t>’</w:t>
      </w:r>
      <w:r w:rsidRPr="006C456F">
        <w:rPr>
          <w:lang w:val="en-AU"/>
        </w:rPr>
        <w:t>s baseline sleep and activity patterns were measured via a</w:t>
      </w:r>
      <w:r w:rsidR="00D86A87" w:rsidRPr="006C456F">
        <w:rPr>
          <w:lang w:val="en-AU"/>
        </w:rPr>
        <w:t xml:space="preserve"> </w:t>
      </w:r>
      <w:proofErr w:type="spellStart"/>
      <w:r w:rsidR="00D86A87" w:rsidRPr="006C456F">
        <w:rPr>
          <w:lang w:val="en-AU"/>
        </w:rPr>
        <w:t>Geneactiv</w:t>
      </w:r>
      <w:proofErr w:type="spellEnd"/>
      <w:r w:rsidRPr="006C456F">
        <w:rPr>
          <w:lang w:val="en-AU"/>
        </w:rPr>
        <w:t xml:space="preserve"> Actigraphy watch</w:t>
      </w:r>
      <w:r w:rsidR="00D86A87" w:rsidRPr="006C456F">
        <w:rPr>
          <w:lang w:val="en-AU"/>
        </w:rPr>
        <w:t xml:space="preserve"> </w:t>
      </w:r>
      <w:r w:rsidRPr="006C456F">
        <w:rPr>
          <w:lang w:val="en-AU"/>
        </w:rPr>
        <w:t xml:space="preserve">for 7 days prior, which was validated </w:t>
      </w:r>
      <w:r w:rsidRPr="006C456F">
        <w:rPr>
          <w:lang w:val="en-AU"/>
        </w:rPr>
        <w:lastRenderedPageBreak/>
        <w:t xml:space="preserve">against self-reported sleep diaries </w:t>
      </w:r>
      <w:r w:rsidR="00697C79" w:rsidRPr="006C456F">
        <w:rPr>
          <w:lang w:val="en-AU"/>
        </w:rPr>
        <w:fldChar w:fldCharType="begin"/>
      </w:r>
      <w:r w:rsidR="006C5B81">
        <w:rPr>
          <w:lang w:val="en-AU"/>
        </w:rPr>
        <w:instrText xml:space="preserve"> ADDIN ZOTERO_ITEM CSL_CITATION {"citationID":"oFn7xRzf","properties":{"formattedCitation":"(Menczel Schrire et al., 2023)","plainCitation":"(Menczel Schrire et al., 2023)","noteIndex":0},"citationItems":[{"id":448,"uris":["http://zotero.org/users/1974936/items/D7GV2PU9"],"itemData":{"id":448,"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697C79" w:rsidRPr="006C456F">
        <w:rPr>
          <w:lang w:val="en-AU"/>
        </w:rPr>
        <w:t>(Menczel Schrire et al., 2023)</w:t>
      </w:r>
      <w:r w:rsidR="00697C79" w:rsidRPr="006C456F">
        <w:rPr>
          <w:lang w:val="en-AU"/>
        </w:rPr>
        <w:fldChar w:fldCharType="end"/>
      </w:r>
      <w:r w:rsidR="00697C79" w:rsidRPr="006C456F">
        <w:rPr>
          <w:lang w:val="en-AU"/>
        </w:rPr>
        <w:t xml:space="preserve">. </w:t>
      </w:r>
      <w:r w:rsidRPr="006C456F">
        <w:rPr>
          <w:lang w:val="en-AU"/>
        </w:rPr>
        <w:t xml:space="preserve">Participants additionally completed the Restorative Sleep Questionnaire Daily Version (RSQ-D) </w:t>
      </w:r>
      <w:r w:rsidR="00AD35AC">
        <w:rPr>
          <w:lang w:val="en-AU"/>
        </w:rPr>
        <w:fldChar w:fldCharType="begin"/>
      </w:r>
      <w:r w:rsidR="0025001B">
        <w:rPr>
          <w:lang w:val="en-AU"/>
        </w:rPr>
        <w:instrText xml:space="preserve"> ADDIN ZOTERO_ITEM CSL_CITATION {"citationID":"NeFK6FFP","properties":{"formattedCitation":"(Drake et al., 2014)","plainCitation":"(Drake et al., 2014)","noteIndex":0},"citationItems":[{"id":515,"uris":["http://zotero.org/users/1974936/items/Q59BX38W"],"itemData":{"id":515,"type":"article-journal","container-title":"Journal of Clinical Sleep Medicine","DOI":"10.5664/jcsm.3860","ISSN":"1550-9389, 1550-9397","issue":"07","journalAbbreviation":"Journal of Clinical Sleep Medicine","language":"en","page":"733-741","source":"DOI.org (Crossref)","title":"Development and evaluation of a measure to assess restorative sleep","volume":"10","author":[{"family":"Drake","given":"Christopher L."},{"family":"Hays","given":"Ron D."},{"family":"Morlock","given":"Robert"},{"family":"Wang","given":"Fong"},{"family":"Shikiar","given":"Richard"},{"family":"Frank","given":"Lori"},{"family":"Downey","given":"Ralph"},{"family":"Roth","given":"Thomas"}],"issued":{"date-parts":[["2014",7,15]]},"citation-key":"drake2014"}}],"schema":"https://github.com/citation-style-language/schema/raw/master/csl-citation.json"} </w:instrText>
      </w:r>
      <w:r w:rsidR="00AD35AC">
        <w:rPr>
          <w:lang w:val="en-AU"/>
        </w:rPr>
        <w:fldChar w:fldCharType="separate"/>
      </w:r>
      <w:r w:rsidR="00AD35AC">
        <w:rPr>
          <w:noProof/>
          <w:lang w:val="en-AU"/>
        </w:rPr>
        <w:t>(Drake et al., 2014)</w:t>
      </w:r>
      <w:r w:rsidR="00AD35AC">
        <w:rPr>
          <w:lang w:val="en-AU"/>
        </w:rPr>
        <w:fldChar w:fldCharType="end"/>
      </w:r>
      <w:r w:rsidR="00AD35AC">
        <w:rPr>
          <w:lang w:val="en-AU"/>
        </w:rPr>
        <w:t xml:space="preserve"> </w:t>
      </w:r>
      <w:r w:rsidR="00697C79" w:rsidRPr="006C456F">
        <w:rPr>
          <w:lang w:val="en-AU"/>
        </w:rPr>
        <w:t xml:space="preserve">and Karolinska Sleep Diary </w:t>
      </w:r>
      <w:r w:rsidRPr="006C456F">
        <w:rPr>
          <w:lang w:val="en-AU"/>
        </w:rPr>
        <w:t>to assess baseline sleep quality</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yIgSsNRu","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697C79" w:rsidRPr="006C456F">
        <w:rPr>
          <w:lang w:val="en-AU"/>
        </w:rPr>
        <w:fldChar w:fldCharType="separate"/>
      </w:r>
      <w:r w:rsidRPr="00783024">
        <w:rPr>
          <w:lang w:val="en-GB"/>
        </w:rPr>
        <w:t>(Åkerstedt et al., 1994)</w:t>
      </w:r>
      <w:r w:rsidR="00697C79" w:rsidRPr="006C456F">
        <w:rPr>
          <w:lang w:val="en-AU"/>
        </w:rPr>
        <w:fldChar w:fldCharType="end"/>
      </w:r>
      <w:r w:rsidR="005C7086" w:rsidRPr="006C456F">
        <w:rPr>
          <w:lang w:val="en-AU"/>
        </w:rPr>
        <w:t>.</w:t>
      </w:r>
    </w:p>
    <w:p w14:paraId="78829E2A" w14:textId="20088A28" w:rsidR="00416811" w:rsidRPr="006C456F" w:rsidRDefault="00783024" w:rsidP="00B720CE">
      <w:pPr>
        <w:pStyle w:val="BodyText"/>
        <w:rPr>
          <w:lang w:val="en-AU"/>
        </w:rPr>
      </w:pPr>
      <w:r>
        <w:rPr>
          <w:lang w:val="en-AU"/>
        </w:rPr>
        <w:t xml:space="preserve">On the day of the study, </w:t>
      </w:r>
      <w:r w:rsidRPr="006C456F">
        <w:rPr>
          <w:lang w:val="en-AU"/>
        </w:rPr>
        <w:t xml:space="preserve">participants </w:t>
      </w:r>
      <w:r>
        <w:rPr>
          <w:lang w:val="en-AU"/>
        </w:rPr>
        <w:t xml:space="preserve">arrived at the laboratory at 17:00 and </w:t>
      </w:r>
      <w:r w:rsidRPr="006C456F">
        <w:rPr>
          <w:lang w:val="en-AU"/>
        </w:rPr>
        <w:t xml:space="preserve">underwent a final medical screening and a series of cognitive assessments </w:t>
      </w:r>
      <w:r>
        <w:rPr>
          <w:lang w:val="en-AU"/>
        </w:rPr>
        <w:t>forming</w:t>
      </w:r>
      <w:r w:rsidRPr="006C456F">
        <w:rPr>
          <w:lang w:val="en-AU"/>
        </w:rPr>
        <w:t xml:space="preserve"> part of a larger study. They were then served dinner and fitted with a high-density electroencephalography (HD-EEG) cap. Participants went to bed at their habitual bedtime, as established by self-report and actigraphy data </w:t>
      </w:r>
      <w:r w:rsidR="00697C79" w:rsidRPr="006C456F">
        <w:rPr>
          <w:lang w:val="en-AU"/>
        </w:rPr>
        <w:fldChar w:fldCharType="begin"/>
      </w:r>
      <w:r w:rsidR="006C5B81">
        <w:rPr>
          <w:lang w:val="en-AU"/>
        </w:rPr>
        <w:instrText xml:space="preserve"> ADDIN ZOTERO_ITEM CSL_CITATION {"citationID":"M9tH6ldE","properties":{"formattedCitation":"(Menczel Schrire et al., 2023)","plainCitation":"(Menczel Schrire et al., 2023)","noteIndex":0},"citationItems":[{"id":448,"uris":["http://zotero.org/users/1974936/items/D7GV2PU9"],"itemData":{"id":448,"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697C79" w:rsidRPr="006C456F">
        <w:rPr>
          <w:lang w:val="en-AU"/>
        </w:rPr>
        <w:t>(Menczel Schrire et al., 2023)</w:t>
      </w:r>
      <w:r w:rsidR="00697C79" w:rsidRPr="006C456F">
        <w:rPr>
          <w:lang w:val="en-AU"/>
        </w:rPr>
        <w:fldChar w:fldCharType="end"/>
      </w:r>
      <w:r w:rsidR="005C7086" w:rsidRPr="006C456F">
        <w:rPr>
          <w:lang w:val="en-AU"/>
        </w:rPr>
        <w:t>.</w:t>
      </w:r>
    </w:p>
    <w:p w14:paraId="45FA9CB4" w14:textId="02841BE0" w:rsidR="00416811" w:rsidRPr="006C456F" w:rsidRDefault="00000000" w:rsidP="00B720CE">
      <w:pPr>
        <w:pStyle w:val="BodyText"/>
        <w:rPr>
          <w:lang w:val="en-AU"/>
        </w:rPr>
      </w:pPr>
      <w:r w:rsidRPr="006C456F">
        <w:rPr>
          <w:lang w:val="en-AU"/>
        </w:rPr>
        <w:t>Overnight PSG data were collected using standard American Academy of Sleep Medicine (AASM) clinical practice guidelines</w:t>
      </w:r>
      <w:r w:rsidR="00697C79" w:rsidRPr="006C456F">
        <w:rPr>
          <w:lang w:val="en-AU"/>
        </w:rPr>
        <w:t>,</w:t>
      </w:r>
      <w:r w:rsidRPr="006C456F">
        <w:rPr>
          <w:lang w:val="en-AU"/>
        </w:rPr>
        <w:t xml:space="preserve"> measuring </w:t>
      </w:r>
      <w:r w:rsidR="00783024">
        <w:rPr>
          <w:lang w:val="en-AU"/>
        </w:rPr>
        <w:t>HD-</w:t>
      </w:r>
      <w:r w:rsidRPr="006C456F">
        <w:rPr>
          <w:lang w:val="en-AU"/>
        </w:rPr>
        <w:t xml:space="preserve">EEG activity in addition to electrocardiogram (ECG), electrooculogram (EOG), </w:t>
      </w:r>
      <w:r w:rsidR="00783024">
        <w:rPr>
          <w:lang w:val="en-AU"/>
        </w:rPr>
        <w:t xml:space="preserve">and </w:t>
      </w:r>
      <w:r w:rsidRPr="006C456F">
        <w:rPr>
          <w:lang w:val="en-AU"/>
        </w:rPr>
        <w:t>electromyogram (EMG</w:t>
      </w:r>
      <w:r w:rsidR="00783024">
        <w:rPr>
          <w:lang w:val="en-AU"/>
        </w:rPr>
        <w:t>) data</w:t>
      </w:r>
      <w:r w:rsidR="00A80725" w:rsidRPr="006C456F">
        <w:rPr>
          <w:lang w:val="en-AU"/>
        </w:rPr>
        <w:t xml:space="preserve"> </w:t>
      </w:r>
      <w:r w:rsidR="00A80725" w:rsidRPr="006C456F">
        <w:rPr>
          <w:lang w:val="en-AU"/>
        </w:rPr>
        <w:fldChar w:fldCharType="begin"/>
      </w:r>
      <w:r w:rsidR="0025001B">
        <w:rPr>
          <w:lang w:val="en-AU"/>
        </w:rPr>
        <w:instrText xml:space="preserve"> ADDIN ZOTERO_ITEM CSL_CITATION {"citationID":"FjRZDZZE","properties":{"formattedCitation":"(Berry et al., 2017)","plainCitation":"(Berry et al., 2017)","noteIndex":0},"citationItems":[{"id":518,"uris":["http://zotero.org/users/1974936/items/ZCPGRC9B"],"itemData":{"id":518,"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Pr="006C456F">
        <w:rPr>
          <w:lang w:val="en-AU"/>
        </w:rPr>
        <w:t>. Any overnight disturbances were recorded by research staff.</w:t>
      </w:r>
    </w:p>
    <w:p w14:paraId="3A5A915D" w14:textId="6586F59C" w:rsidR="00416811" w:rsidRPr="006C456F" w:rsidRDefault="00000000" w:rsidP="00B720CE">
      <w:pPr>
        <w:pStyle w:val="BodyText"/>
        <w:rPr>
          <w:lang w:val="en-AU"/>
        </w:rPr>
      </w:pPr>
      <w:r w:rsidRPr="006C456F">
        <w:rPr>
          <w:lang w:val="en-AU"/>
        </w:rPr>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Tz2MBNcn","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Following the morning KDT, participants completed further cognitive testing and an MRI scan.</w:t>
      </w:r>
    </w:p>
    <w:p w14:paraId="3F876CCF" w14:textId="4715A746" w:rsidR="00416811" w:rsidRPr="006C456F" w:rsidRDefault="00000000" w:rsidP="00B720CE">
      <w:pPr>
        <w:pStyle w:val="BodyText"/>
        <w:rPr>
          <w:lang w:val="en-AU"/>
        </w:rPr>
      </w:pPr>
      <w:r w:rsidRPr="006C456F">
        <w:rPr>
          <w:lang w:val="en-AU"/>
        </w:rPr>
        <w:t xml:space="preserve">Participants were reimbursed for travel costs to and from the laboratory up to the value of </w:t>
      </w:r>
      <w:r w:rsidR="00697C79" w:rsidRPr="006C456F">
        <w:rPr>
          <w:lang w:val="en-AU"/>
        </w:rPr>
        <w:t>$250 and</w:t>
      </w:r>
      <w:r w:rsidRPr="006C456F">
        <w:rPr>
          <w:lang w:val="en-AU"/>
        </w:rPr>
        <w:t xml:space="preserve"> remunerated $100 upon successful completion of the study.</w:t>
      </w:r>
    </w:p>
    <w:p w14:paraId="481FB8CC" w14:textId="77777777" w:rsidR="00416811" w:rsidRPr="006C456F" w:rsidRDefault="00000000" w:rsidP="00783024">
      <w:pPr>
        <w:pStyle w:val="Heading2"/>
      </w:pPr>
      <w:bookmarkStart w:id="6" w:name="measures"/>
      <w:bookmarkEnd w:id="5"/>
      <w:r w:rsidRPr="006C456F">
        <w:t>Measures</w:t>
      </w:r>
    </w:p>
    <w:p w14:paraId="040149B9" w14:textId="1DB502BE" w:rsidR="00416811" w:rsidRPr="006C456F" w:rsidRDefault="00000000" w:rsidP="00752343">
      <w:pPr>
        <w:pStyle w:val="Heading3"/>
      </w:pPr>
      <w:bookmarkStart w:id="7" w:name="screening-questionnaire"/>
      <w:r w:rsidRPr="006C456F">
        <w:t xml:space="preserve">Screening </w:t>
      </w:r>
      <w:r w:rsidR="009E407B">
        <w:t>Q</w:t>
      </w:r>
      <w:r w:rsidRPr="006C456F">
        <w:t>uestionnaire</w:t>
      </w:r>
    </w:p>
    <w:p w14:paraId="06782740" w14:textId="222AB524" w:rsidR="00416811" w:rsidRPr="00CB2476" w:rsidRDefault="00697C79" w:rsidP="00CB2476">
      <w:pPr>
        <w:pStyle w:val="BodyText"/>
      </w:pPr>
      <w:r w:rsidRPr="00CB2476">
        <w:tab/>
        <w:t>An online screening questionnaire was administered to obtain participants</w:t>
      </w:r>
      <w:r w:rsidR="00CB2476" w:rsidRPr="00CB2476">
        <w:t>’</w:t>
      </w:r>
      <w:r w:rsidRPr="00CB2476">
        <w:t xml:space="preserve"> age, sex, baseline alcohol consumption, </w:t>
      </w:r>
      <w:r w:rsidR="00CB2476" w:rsidRPr="00CB2476">
        <w:t>absence</w:t>
      </w:r>
      <w:r w:rsidRPr="00CB2476">
        <w:t xml:space="preserve"> of pregnancy, </w:t>
      </w:r>
      <w:r w:rsidR="00CB2476" w:rsidRPr="00CB2476">
        <w:t>suitability for magnetic resonance imaging (MRI)</w:t>
      </w:r>
      <w:r w:rsidRPr="00CB2476">
        <w:t>, and</w:t>
      </w:r>
      <w:r w:rsidR="00CB2476" w:rsidRPr="00CB2476">
        <w:t xml:space="preserve"> to</w:t>
      </w:r>
      <w:r w:rsidRPr="00CB2476">
        <w:t xml:space="preserve"> screen for circadian disruption (Appendix A).</w:t>
      </w:r>
      <w:r w:rsidR="00CB2476" w:rsidRPr="00CB2476">
        <w:t xml:space="preserve"> Additional questionnaires included the</w:t>
      </w:r>
      <w:r w:rsidRPr="00CB2476">
        <w:t xml:space="preserve"> STOP-Bang</w:t>
      </w:r>
      <w:r w:rsidR="00CB2476" w:rsidRPr="00CB2476">
        <w:t xml:space="preserve"> </w:t>
      </w:r>
      <w:r w:rsidR="00CB2476" w:rsidRPr="00CB2476">
        <w:fldChar w:fldCharType="begin"/>
      </w:r>
      <w:r w:rsidR="0025001B">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CB2476">
        <w:fldChar w:fldCharType="separate"/>
      </w:r>
      <w:r w:rsidR="00CB2476" w:rsidRPr="00CB2476">
        <w:t>(Chung et al., 2016)</w:t>
      </w:r>
      <w:r w:rsidR="00CB2476" w:rsidRPr="00CB2476">
        <w:fldChar w:fldCharType="end"/>
      </w:r>
      <w:r w:rsidRPr="00CB2476">
        <w:t xml:space="preserve">, </w:t>
      </w:r>
      <w:r w:rsidR="00CB2476" w:rsidRPr="00CB2476">
        <w:t xml:space="preserve">Insomnia Severity Index (ISI; </w:t>
      </w:r>
      <w:r w:rsidR="00CB2476" w:rsidRPr="00CB2476">
        <w:lastRenderedPageBreak/>
        <w:t xml:space="preserve">Bastien et al., 2001), Depression Anxiety Stress Scales-21 (DASS-21; Lovibond &amp; Lovibond, 1995), and the Pittsburgh Sleep Quality Index (PSQI; </w:t>
      </w:r>
      <w:proofErr w:type="spellStart"/>
      <w:r w:rsidR="00CB2476" w:rsidRPr="00CB2476">
        <w:t>Buysse</w:t>
      </w:r>
      <w:proofErr w:type="spellEnd"/>
      <w:r w:rsidR="00CB2476" w:rsidRPr="00CB2476">
        <w:t xml:space="preserve"> et al., 1989)</w:t>
      </w:r>
      <w:r w:rsidRPr="00CB2476">
        <w:t>.</w:t>
      </w:r>
    </w:p>
    <w:p w14:paraId="4A8686F5" w14:textId="65407C61" w:rsidR="00416811" w:rsidRPr="006C456F" w:rsidRDefault="00000000" w:rsidP="00752343">
      <w:pPr>
        <w:pStyle w:val="Heading3"/>
      </w:pPr>
      <w:bookmarkStart w:id="8" w:name="isi"/>
      <w:bookmarkEnd w:id="7"/>
      <w:r w:rsidRPr="006C456F">
        <w:t>I</w:t>
      </w:r>
      <w:r w:rsidR="00697C79" w:rsidRPr="006C456F">
        <w:t xml:space="preserve">nsomnia </w:t>
      </w:r>
      <w:r w:rsidRPr="006C456F">
        <w:t>S</w:t>
      </w:r>
      <w:r w:rsidR="00697C79" w:rsidRPr="006C456F">
        <w:t xml:space="preserve">everity </w:t>
      </w:r>
      <w:r w:rsidRPr="006C456F">
        <w:t>I</w:t>
      </w:r>
      <w:r w:rsidR="00697C79" w:rsidRPr="006C456F">
        <w:t>ndex</w:t>
      </w:r>
      <w:r w:rsidR="009E407B">
        <w:t xml:space="preserve"> (ISI)</w:t>
      </w:r>
    </w:p>
    <w:p w14:paraId="25F45480" w14:textId="73A31C13" w:rsidR="00416811" w:rsidRPr="006C456F" w:rsidRDefault="00000000" w:rsidP="00B720CE">
      <w:pPr>
        <w:pStyle w:val="FirstParagraph"/>
        <w:rPr>
          <w:lang w:val="en-AU"/>
        </w:rPr>
      </w:pPr>
      <w:r w:rsidRPr="006C456F">
        <w:rPr>
          <w:lang w:val="en-AU"/>
        </w:rPr>
        <w:t xml:space="preserve">Insomnia symptoms were assessed using the Insomnia Severity Index (ISI), a seven item self-report measure of subjective insomnia symptoms </w:t>
      </w:r>
      <w:r w:rsidR="00697C79" w:rsidRPr="006C456F">
        <w:rPr>
          <w:lang w:val="en-AU"/>
        </w:rPr>
        <w:fldChar w:fldCharType="begin"/>
      </w:r>
      <w:r w:rsidR="006C5B81">
        <w:rPr>
          <w:lang w:val="en-AU"/>
        </w:rPr>
        <w:instrText xml:space="preserve"> ADDIN ZOTERO_ITEM CSL_CITATION {"citationID":"hkpFOO9i","properties":{"formattedCitation":"(Bastien et al., 2001)","plainCitation":"(Bastien et al., 2001)","noteIndex":0},"citationItems":[{"id":446,"uris":["http://zotero.org/users/1974936/items/8DGPS2ZZ"],"itemData":{"id":446,"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Pr="006C456F">
        <w:rPr>
          <w:lang w:val="en-AU"/>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 and ISI scores ≥ 15 interpreted as moderate-severe insomnia</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Pr="006C456F">
        <w:rPr>
          <w:lang w:val="en-AU"/>
        </w:rPr>
        <w:t xml:space="preserve">. The ISI demonstrated good internal consistency within the </w:t>
      </w:r>
      <w:r w:rsidR="00CB2476">
        <w:rPr>
          <w:lang w:val="en-AU"/>
        </w:rPr>
        <w:t xml:space="preserve">current </w:t>
      </w:r>
      <w:r w:rsidRPr="006C456F">
        <w:rPr>
          <w:lang w:val="en-AU"/>
        </w:rPr>
        <w:t>sample with a Cronbach’s alpha of .89.</w:t>
      </w:r>
    </w:p>
    <w:p w14:paraId="295A70C4" w14:textId="30CA3820" w:rsidR="00416811" w:rsidRPr="006C456F" w:rsidRDefault="00697C79" w:rsidP="00752343">
      <w:pPr>
        <w:pStyle w:val="Heading3"/>
      </w:pPr>
      <w:bookmarkStart w:id="9" w:name="psqi"/>
      <w:bookmarkEnd w:id="8"/>
      <w:r w:rsidRPr="006C456F">
        <w:t>Pittsburgh Sleep Quality Index</w:t>
      </w:r>
      <w:r w:rsidR="009E407B">
        <w:t xml:space="preserve"> (PSQI)</w:t>
      </w:r>
    </w:p>
    <w:p w14:paraId="0DA4E6DF" w14:textId="36EE9E51"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25001B">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validity between the PSQI and ISI within our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 with greater scores indicating greater impairment. Global PSQI scores range from 0 to 21, with scores ≥ 5 recommended as the cut-off point for poor quality sleep in clinical populations </w:t>
      </w:r>
      <w:r w:rsidR="00697C79" w:rsidRPr="006C456F">
        <w:rPr>
          <w:lang w:val="en-AU"/>
        </w:rPr>
        <w:fldChar w:fldCharType="begin"/>
      </w:r>
      <w:r w:rsidR="0025001B">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demonstrated acceptable internal consistency (α=.72) within the sample, </w:t>
      </w:r>
      <w:r w:rsidR="00697C79" w:rsidRPr="006C456F">
        <w:rPr>
          <w:lang w:val="en-AU"/>
        </w:rPr>
        <w:lastRenderedPageBreak/>
        <w:t xml:space="preserve">which is </w:t>
      </w:r>
      <w:r w:rsidRPr="006C456F">
        <w:rPr>
          <w:lang w:val="en-AU"/>
        </w:rPr>
        <w:t>consistent with previously reported values in clinical and non-clinical population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4HRbsBao","properties":{"formattedCitation":"(Mollayeva et al., 2016)","plainCitation":"(Mollayeva et al., 2016)","noteIndex":0},"citationItems":[{"id":481,"uris":["http://zotero.org/users/1974936/items/DWTJ36S8"],"itemData":{"id":481,"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Mollayeva et al., 2016)</w:t>
      </w:r>
      <w:r w:rsidR="00697C79" w:rsidRPr="006C456F">
        <w:rPr>
          <w:lang w:val="en-AU"/>
        </w:rPr>
        <w:fldChar w:fldCharType="end"/>
      </w:r>
      <w:r w:rsidRPr="006C456F">
        <w:rPr>
          <w:lang w:val="en-AU"/>
        </w:rPr>
        <w:t>.</w:t>
      </w:r>
    </w:p>
    <w:p w14:paraId="28E24AF0" w14:textId="3609EA2E" w:rsidR="00416811" w:rsidRPr="006C456F" w:rsidRDefault="00000000" w:rsidP="00752343">
      <w:pPr>
        <w:pStyle w:val="Heading3"/>
      </w:pPr>
      <w:bookmarkStart w:id="10" w:name="flinders-fatigue-scale"/>
      <w:bookmarkEnd w:id="9"/>
      <w:r w:rsidRPr="006C456F">
        <w:t>Flinders Fatigue Scale</w:t>
      </w:r>
      <w:r w:rsidR="009E407B">
        <w:t xml:space="preserve"> (FFS)</w:t>
      </w:r>
    </w:p>
    <w:p w14:paraId="0C6197FB" w14:textId="394E66CC" w:rsidR="00416811" w:rsidRPr="006C456F" w:rsidRDefault="00000000" w:rsidP="00B720CE">
      <w:pPr>
        <w:pStyle w:val="FirstParagraph"/>
        <w:rPr>
          <w:lang w:val="en-AU"/>
        </w:rPr>
      </w:pPr>
      <w:r w:rsidRPr="006C456F">
        <w:rPr>
          <w:lang w:val="en-AU"/>
        </w:rPr>
        <w:t>Daytime fatigue impairments was measured using the Flinders Fatigue Scale (FFS), a 7-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UEarKuu1","properties":{"formattedCitation":"(Gradisar et al., 2007)","plainCitation":"(Gradisar et al., 2007)","noteIndex":0},"citationItems":[{"id":526,"uris":["http://zotero.org/users/1974936/items/TAKHXZWM"],"itemData":{"id":526,"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Gradisar et al., 2007)</w:t>
      </w:r>
      <w:r w:rsidR="00697C79" w:rsidRPr="006C456F">
        <w:rPr>
          <w:lang w:val="en-AU"/>
        </w:rPr>
        <w:fldChar w:fldCharType="end"/>
      </w:r>
      <w:r w:rsidR="00697C79" w:rsidRPr="006C456F">
        <w:rPr>
          <w:lang w:val="en-AU"/>
        </w:rPr>
        <w:t xml:space="preserve">. </w:t>
      </w:r>
      <w:r w:rsidRPr="006C456F">
        <w:rPr>
          <w:lang w:val="en-AU"/>
        </w:rPr>
        <w:t>The scale produces a score ranging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017094B" w:rsidR="00416811" w:rsidRPr="006C456F" w:rsidRDefault="00000000" w:rsidP="00752343">
      <w:pPr>
        <w:pStyle w:val="Heading3"/>
      </w:pPr>
      <w:bookmarkStart w:id="11" w:name="epworth-sleepiness-scale"/>
      <w:bookmarkEnd w:id="10"/>
      <w:r w:rsidRPr="006C456F">
        <w:t>Epworth Sleepiness Scale</w:t>
      </w:r>
      <w:r w:rsidR="009E407B">
        <w:t xml:space="preserve"> (ESS)</w:t>
      </w:r>
    </w:p>
    <w:p w14:paraId="63A3F5D7" w14:textId="47193A08" w:rsidR="00416811" w:rsidRPr="006C456F" w:rsidRDefault="00697C79" w:rsidP="00752343">
      <w:pPr>
        <w:pStyle w:val="BodyText"/>
        <w:rPr>
          <w:lang w:val="en-AU"/>
        </w:rPr>
      </w:pPr>
      <w:r w:rsidRPr="006C456F">
        <w:rPr>
          <w:lang w:val="en-AU"/>
        </w:rPr>
        <w:t xml:space="preserve">Trait sleepiness was measured using the Epworth Sleepiness Scale (ESS), an 8-item measure assessing the likelihood of dozing in specific situations (e.g. “sitting and reading”) </w:t>
      </w:r>
      <w:r w:rsidRPr="006C456F">
        <w:rPr>
          <w:lang w:val="en-AU"/>
        </w:rPr>
        <w:fldChar w:fldCharType="begin"/>
      </w:r>
      <w:r w:rsidR="006C5B81">
        <w:rPr>
          <w:lang w:val="en-AU"/>
        </w:rPr>
        <w:instrText xml:space="preserve"> ADDIN ZOTERO_ITEM CSL_CITATION {"citationID":"tvy3NWzb","properties":{"formattedCitation":"(Johns, 1991)","plainCitation":"(Johns, 1991)","noteIndex":0},"citationItems":[{"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 with greater ESS scores indicating greater sleep propensity</w:t>
      </w:r>
      <w:r w:rsidR="00A83259">
        <w:rPr>
          <w:lang w:val="en-AU"/>
        </w:rPr>
        <w:t xml:space="preserve">, with scores </w:t>
      </w:r>
      <w:r w:rsidR="00A83259" w:rsidRPr="006C5B81">
        <w:t>≥</w:t>
      </w:r>
      <w:r w:rsidR="00A83259">
        <w:t xml:space="preserve"> 10 indicating subjective excessive daytime sleepiness </w:t>
      </w:r>
      <w:r w:rsidR="00A83259">
        <w:fldChar w:fldCharType="begin"/>
      </w:r>
      <w:r w:rsidR="00A83259">
        <w:instrText xml:space="preserve"> ADDIN ZOTERO_ITEM CSL_CITATION {"citationID":"kjgKLbzV","properties":{"formattedCitation":"(Johns, 1991)","plainCitation":"(Johns, 1991)","noteIndex":0},"citationItems":[{"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51424B86" w:rsidR="00416811" w:rsidRPr="006C456F" w:rsidRDefault="00000000" w:rsidP="00752343">
      <w:pPr>
        <w:pStyle w:val="Heading3"/>
      </w:pPr>
      <w:bookmarkStart w:id="12" w:name="karolinska-sleepiness-scale"/>
      <w:bookmarkEnd w:id="11"/>
      <w:r w:rsidRPr="006C456F">
        <w:t>Karolinska Sleepiness Scale</w:t>
      </w:r>
      <w:r w:rsidR="009E407B">
        <w:t xml:space="preserve"> (KSS)</w:t>
      </w:r>
    </w:p>
    <w:p w14:paraId="3EAF9435" w14:textId="38DD0E30" w:rsidR="00416811" w:rsidRPr="006C456F" w:rsidRDefault="00000000" w:rsidP="00CB2476">
      <w:pPr>
        <w:pStyle w:val="BodyText"/>
        <w:rPr>
          <w:lang w:val="en-AU"/>
        </w:rPr>
      </w:pPr>
      <w:r w:rsidRPr="006C456F">
        <w:rPr>
          <w:lang w:val="en-AU"/>
        </w:rPr>
        <w:t>Subjective</w:t>
      </w:r>
      <w:r w:rsidR="00697C79" w:rsidRPr="006C456F">
        <w:rPr>
          <w:lang w:val="en-AU"/>
        </w:rPr>
        <w:t xml:space="preserve"> state</w:t>
      </w:r>
      <w:r w:rsidRPr="006C456F">
        <w:rPr>
          <w:lang w:val="en-AU"/>
        </w:rPr>
        <w:t xml:space="preserve"> sleepiness was assessed 5 minutes after natural wake time using the Karolinska Sleepiness Scale (KSS), a </w:t>
      </w:r>
      <w:r w:rsidR="00752343">
        <w:rPr>
          <w:lang w:val="en-AU"/>
        </w:rPr>
        <w:t>1-item measure of an individual’s perceived sleepiness at a given point, with the instructions “</w:t>
      </w:r>
      <w:r w:rsidR="00752343" w:rsidRPr="006C456F">
        <w:rPr>
          <w:lang w:val="en-AU"/>
        </w:rPr>
        <w:t xml:space="preserve">Please measure your sleepiness over the past 5 </w:t>
      </w:r>
      <w:r w:rsidR="00752343" w:rsidRPr="006C456F">
        <w:rPr>
          <w:lang w:val="en-AU"/>
        </w:rPr>
        <w:lastRenderedPageBreak/>
        <w:t>minutes.”</w:t>
      </w:r>
      <w:r w:rsidR="00752343">
        <w:rPr>
          <w:lang w:val="en-AU"/>
        </w:rPr>
        <w:t xml:space="preserve"> It uses a</w:t>
      </w:r>
      <w:r w:rsidR="00752343" w:rsidRPr="006C456F">
        <w:rPr>
          <w:lang w:val="en-AU"/>
        </w:rPr>
        <w:t xml:space="preserve"> </w:t>
      </w:r>
      <w:r w:rsidRPr="006C456F">
        <w:rPr>
          <w:lang w:val="en-AU"/>
        </w:rPr>
        <w:t xml:space="preserve">9-point </w:t>
      </w:r>
      <w:r w:rsidR="00697C79" w:rsidRPr="006C456F">
        <w:rPr>
          <w:lang w:val="en-AU"/>
        </w:rPr>
        <w:t xml:space="preserve">Likert </w:t>
      </w:r>
      <w:r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VTZJrxWH","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xml:space="preserve">. </w:t>
      </w:r>
    </w:p>
    <w:p w14:paraId="70D57D42" w14:textId="7A65181B" w:rsidR="00416811" w:rsidRPr="00752343" w:rsidRDefault="00000000" w:rsidP="00752343">
      <w:pPr>
        <w:pStyle w:val="Heading3"/>
      </w:pPr>
      <w:bookmarkStart w:id="13" w:name="karolinska-drowsiness-test"/>
      <w:bookmarkEnd w:id="12"/>
      <w:r w:rsidRPr="00752343">
        <w:t>Karolinska Drowsiness Test</w:t>
      </w:r>
      <w:r w:rsidR="009E407B">
        <w:t xml:space="preserve"> (KDT)</w:t>
      </w:r>
    </w:p>
    <w:p w14:paraId="49333C2B" w14:textId="591DA9E3" w:rsidR="00416811" w:rsidRPr="006C456F" w:rsidRDefault="00000000" w:rsidP="00B720CE">
      <w:pPr>
        <w:pStyle w:val="FirstParagraph"/>
        <w:rPr>
          <w:lang w:val="en-AU"/>
        </w:rPr>
      </w:pPr>
      <w:r w:rsidRPr="006C456F">
        <w:rPr>
          <w:lang w:val="en-AU"/>
        </w:rPr>
        <w:t xml:space="preserve">The Karolinska Drowsiness Test (KDT) was administered immediately following the KSS and was used to measure electrophysiological drowsiness as measured through HD-EEG recordings. Participants were instructed “Look at the dot in front of you and be as relaxed as possible while staying awake. Keep your head and body still and minimize blinking. After a few minutes, I’ll ask you to close your eyes and keep them closed for a few minutes. Finally, I’ll ask you to open your eyes again and keep them open for a few minutes.” The test is </w:t>
      </w:r>
      <w:r w:rsidR="00752343">
        <w:rPr>
          <w:lang w:val="en-AU"/>
        </w:rPr>
        <w:t xml:space="preserve">approximately </w:t>
      </w:r>
      <w:r w:rsidRPr="006C456F">
        <w:rPr>
          <w:lang w:val="en-AU"/>
        </w:rPr>
        <w:t>7 minutes long with 3 phases (eyes open/eyes closed/eyes open) each lasting 120 seconds. The eyes open conditions were concatenated during data analysis.</w:t>
      </w:r>
    </w:p>
    <w:p w14:paraId="4D982CBD" w14:textId="6829FC4B" w:rsidR="00416811" w:rsidRPr="006C456F" w:rsidRDefault="00000000" w:rsidP="00752343">
      <w:pPr>
        <w:pStyle w:val="Heading3"/>
      </w:pPr>
      <w:bookmarkStart w:id="14" w:name="X79e983a79f455bb3898b99c47684a3551ca7813"/>
      <w:bookmarkEnd w:id="13"/>
      <w:r w:rsidRPr="006C456F">
        <w:t xml:space="preserve">PSG </w:t>
      </w:r>
      <w:r w:rsidR="009E407B" w:rsidRPr="006C456F">
        <w:t xml:space="preserve">Sleep Scoring </w:t>
      </w:r>
      <w:r w:rsidR="009E407B">
        <w:t>a</w:t>
      </w:r>
      <w:r w:rsidR="009E407B" w:rsidRPr="006C456F">
        <w:t xml:space="preserve">nd Sleep </w:t>
      </w:r>
      <w:proofErr w:type="spellStart"/>
      <w:r w:rsidR="009E407B" w:rsidRPr="006C456F">
        <w:t>Macroarchitecture</w:t>
      </w:r>
      <w:proofErr w:type="spellEnd"/>
    </w:p>
    <w:p w14:paraId="61F936CF" w14:textId="35C673FB" w:rsidR="00416811" w:rsidRPr="006C456F" w:rsidRDefault="00000000" w:rsidP="00B720CE">
      <w:pPr>
        <w:pStyle w:val="FirstParagraph"/>
        <w:rPr>
          <w:lang w:val="en-AU"/>
        </w:rPr>
      </w:pPr>
      <w:r w:rsidRPr="006C456F">
        <w:rPr>
          <w:lang w:val="en-AU"/>
        </w:rPr>
        <w:t xml:space="preserve">Overnight </w:t>
      </w:r>
      <w:r w:rsidR="00697C79" w:rsidRPr="006C456F">
        <w:rPr>
          <w:lang w:val="en-AU"/>
        </w:rPr>
        <w:t>PSG</w:t>
      </w:r>
      <w:r w:rsidRPr="006C456F">
        <w:rPr>
          <w:lang w:val="en-AU"/>
        </w:rPr>
        <w:t xml:space="preserve"> sleep data were recorded and scored in 30 second epochs according to American Academy of Sleep Medicine Manual (AASM) criteria by an experienced rater </w:t>
      </w:r>
      <w:r w:rsidR="00697C79" w:rsidRPr="006C456F">
        <w:rPr>
          <w:lang w:val="en-AU"/>
        </w:rPr>
        <w:fldChar w:fldCharType="begin"/>
      </w:r>
      <w:r w:rsidR="0025001B">
        <w:rPr>
          <w:lang w:val="en-AU"/>
        </w:rPr>
        <w:instrText xml:space="preserve"> ADDIN ZOTERO_ITEM CSL_CITATION {"citationID":"fwps4BA3","properties":{"formattedCitation":"(Berry et al., 2017)","plainCitation":"(Berry et al., 2017)","noteIndex":0},"citationItems":[{"id":518,"uris":["http://zotero.org/users/1974936/items/ZCPGRC9B"],"itemData":{"id":518,"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Pr="006C456F">
        <w:rPr>
          <w:lang w:val="en-AU"/>
        </w:rPr>
        <w:t>. Sleep recordings were evaluated for the following parameters of sleep continuity: time in bed (TIB, measured as total time spent in bed independent from sleep state); total sleep time (TST, defined as time between first sleep onset and final awakening, 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15" w:name="hd-eeg"/>
      <w:bookmarkEnd w:id="14"/>
      <w:r w:rsidRPr="006C456F">
        <w:lastRenderedPageBreak/>
        <w:t>HD-EEG</w:t>
      </w:r>
    </w:p>
    <w:p w14:paraId="3364DA7E" w14:textId="1127CFD4"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w:t>
      </w:r>
      <w:proofErr w:type="spellStart"/>
      <w:r w:rsidRPr="006C456F">
        <w:rPr>
          <w:lang w:val="en-AU"/>
        </w:rPr>
        <w:t>MagstimEGI</w:t>
      </w:r>
      <w:proofErr w:type="spellEnd"/>
      <w:r w:rsidRPr="006C456F">
        <w:rPr>
          <w:lang w:val="en-AU"/>
        </w:rPr>
        <w:t xml:space="preserve">,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r w:rsidR="00BD2F89" w:rsidRPr="00752343">
        <w:rPr>
          <w:lang w:val="en-AU"/>
        </w:rPr>
        <w:t>imped</w:t>
      </w:r>
      <w:r w:rsidR="00BD2F89">
        <w:rPr>
          <w:lang w:val="en-AU"/>
        </w:rPr>
        <w:t xml:space="preserve">ance </w:t>
      </w:r>
      <w:r w:rsidR="00752343" w:rsidRPr="00752343">
        <w:rPr>
          <w:lang w:val="en-AU"/>
        </w:rPr>
        <w:t>w</w:t>
      </w:r>
      <w:r w:rsidR="00BD2F89">
        <w:rPr>
          <w:lang w:val="en-AU"/>
        </w:rPr>
        <w:t>as</w:t>
      </w:r>
      <w:r w:rsidR="00752343" w:rsidRPr="00752343">
        <w:rPr>
          <w:lang w:val="en-AU"/>
        </w:rPr>
        <w:t xml:space="preserve"> below 50 </w:t>
      </w:r>
      <w:proofErr w:type="spellStart"/>
      <w:r w:rsidR="00752343" w:rsidRPr="00752343">
        <w:rPr>
          <w:lang w:val="en-AU"/>
        </w:rPr>
        <w:t>kΩ</w:t>
      </w:r>
      <w:proofErr w:type="spellEnd"/>
      <w:r w:rsidR="00752343" w:rsidRPr="00752343">
        <w:rPr>
          <w:lang w:val="en-AU"/>
        </w:rPr>
        <w:t>. After acquisition, data were low-pass filtered at 70 Hz, high-pass filtered at 0.3 Hz, and notch filtered at 50 Hz.</w:t>
      </w:r>
    </w:p>
    <w:p w14:paraId="2E55150A" w14:textId="60093E8A" w:rsidR="002422CF" w:rsidRPr="002422CF" w:rsidRDefault="002422CF" w:rsidP="002422CF">
      <w:pPr>
        <w:pStyle w:val="Heading2"/>
      </w:pPr>
      <w:r>
        <w:t>Data processing</w:t>
      </w:r>
    </w:p>
    <w:p w14:paraId="376930D5" w14:textId="21C92526" w:rsidR="00752343" w:rsidRPr="00752343" w:rsidRDefault="00752343" w:rsidP="00752343">
      <w:pPr>
        <w:pStyle w:val="Heading3"/>
      </w:pPr>
      <w:r w:rsidRPr="00752343">
        <w:t>Visual</w:t>
      </w:r>
      <w:r w:rsidR="009E407B">
        <w:t xml:space="preserve"> I</w:t>
      </w:r>
      <w:r w:rsidRPr="00752343">
        <w:t xml:space="preserve">nspection and EEG </w:t>
      </w:r>
      <w:r w:rsidR="009E407B">
        <w:t>P</w:t>
      </w:r>
      <w:r w:rsidRPr="00752343">
        <w:t>re-</w:t>
      </w:r>
      <w:r w:rsidR="009E407B">
        <w:t>P</w:t>
      </w:r>
      <w:r w:rsidRPr="00752343">
        <w:t>rocessing</w:t>
      </w:r>
    </w:p>
    <w:p w14:paraId="59831D77" w14:textId="1C3DECF9" w:rsidR="00752343" w:rsidRPr="00752343" w:rsidRDefault="00752343" w:rsidP="00752343">
      <w:pPr>
        <w:pStyle w:val="BodyText"/>
      </w:pPr>
      <w:r w:rsidRPr="00752343">
        <w:t xml:space="preserve">All preprocessing was completed using the EEG Processor application for MATLAB (https://eeg-processor.readthedocs.io/). Data were visually inspected for artefacts and arousals which were removed across all channels. Poor quality channels were replaced with an interpolated EEG signal from all other good-quality channels using linear mixing, weighted by the squared distance </w:t>
      </w:r>
      <w:r>
        <w:t>to</w:t>
      </w:r>
      <w:r w:rsidRPr="00752343">
        <w:t xml:space="preserve"> the poor-quality channel.</w:t>
      </w:r>
    </w:p>
    <w:p w14:paraId="160E4004" w14:textId="77777777" w:rsidR="00752343" w:rsidRPr="00752343" w:rsidRDefault="00752343" w:rsidP="00752343">
      <w:pPr>
        <w:pStyle w:val="BodyText"/>
      </w:pPr>
      <w:r w:rsidRPr="00752343">
        <w:t xml:space="preserve">To enhance the local signal detection of each electrode and </w:t>
      </w:r>
      <w:proofErr w:type="spellStart"/>
      <w:r w:rsidRPr="00752343">
        <w:t>minimise</w:t>
      </w:r>
      <w:proofErr w:type="spellEnd"/>
      <w:r w:rsidRPr="00752343">
        <w:t xml:space="preserve"> the influence of the vertex (</w:t>
      </w:r>
      <w:proofErr w:type="spellStart"/>
      <w:r w:rsidRPr="00752343">
        <w:t>Cz</w:t>
      </w:r>
      <w:proofErr w:type="spellEnd"/>
      <w:r w:rsidRPr="00752343">
        <w:t>) electrode, data were re-referenced to a common average signal (i.e., mean global signal across all EEG channels).</w:t>
      </w:r>
    </w:p>
    <w:p w14:paraId="3BBA8E81" w14:textId="2972E155" w:rsidR="00752343" w:rsidRPr="00752343" w:rsidRDefault="00752343" w:rsidP="00752343">
      <w:pPr>
        <w:pStyle w:val="Heading3"/>
      </w:pPr>
      <w:r w:rsidRPr="00752343">
        <w:t xml:space="preserve">Independent </w:t>
      </w:r>
      <w:r w:rsidR="009E407B" w:rsidRPr="00752343">
        <w:t>Components Analysis</w:t>
      </w:r>
    </w:p>
    <w:p w14:paraId="436207BA" w14:textId="5537CB48"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w:t>
      </w:r>
      <w:proofErr w:type="spellStart"/>
      <w:r w:rsidRPr="00752343">
        <w:t>ICLabel</w:t>
      </w:r>
      <w:proofErr w:type="spellEnd"/>
      <w:r w:rsidRPr="00752343">
        <w:t xml:space="preserve">, which automatically removed components classified as non-brain activity with a probability </w:t>
      </w:r>
      <w:r w:rsidR="00775A3A" w:rsidRPr="006C456F">
        <w:rPr>
          <w:lang w:val="en-AU"/>
        </w:rPr>
        <w:t xml:space="preserve">≥ </w:t>
      </w:r>
      <w:r w:rsidRPr="00752343">
        <w:t>.8 (Pion-</w:t>
      </w:r>
      <w:proofErr w:type="spellStart"/>
      <w:r w:rsidRPr="00752343">
        <w:t>Tonachini</w:t>
      </w:r>
      <w:proofErr w:type="spellEnd"/>
      <w:r w:rsidRPr="00752343">
        <w:t xml:space="preserve"> et al., 2019). Further visual inspection was conducted to verify artefact removal and to remove components </w:t>
      </w:r>
      <w:r w:rsidR="00775A3A">
        <w:t>not reaching the</w:t>
      </w:r>
      <w:r w:rsidRPr="00752343">
        <w:t xml:space="preserve"> weighting threshold </w:t>
      </w:r>
      <w:r w:rsidR="00775A3A">
        <w:t>that were</w:t>
      </w:r>
      <w:r w:rsidRPr="00752343">
        <w:t xml:space="preserve"> visually </w:t>
      </w:r>
      <w:r w:rsidR="00775A3A">
        <w:t>identified as</w:t>
      </w:r>
      <w:r w:rsidRPr="00752343">
        <w:t xml:space="preserve"> non-brain activity. Remaining components were </w:t>
      </w:r>
      <w:proofErr w:type="gramStart"/>
      <w:r w:rsidRPr="00752343">
        <w:t>back-projected</w:t>
      </w:r>
      <w:proofErr w:type="gramEnd"/>
      <w:r w:rsidRPr="00752343">
        <w:t xml:space="preserve"> to the EEG data signal, </w:t>
      </w:r>
      <w:r w:rsidR="00775A3A">
        <w:t xml:space="preserve">retaining only </w:t>
      </w:r>
      <w:r w:rsidR="00775A3A">
        <w:lastRenderedPageBreak/>
        <w:t>channels at cranial sites</w:t>
      </w:r>
      <w:r w:rsidRPr="00752343">
        <w:t xml:space="preserve"> (i.e., channels on the cheek and neck were removed), resulting in a cleaned EEG time series dataset.</w:t>
      </w:r>
    </w:p>
    <w:p w14:paraId="73CFA825" w14:textId="5F21B880" w:rsidR="00697C79" w:rsidRPr="006C456F" w:rsidRDefault="00697C79" w:rsidP="00775A3A">
      <w:pPr>
        <w:pStyle w:val="Heading3"/>
      </w:pPr>
      <w:r w:rsidRPr="006C456F">
        <w:t>Power Spectra</w:t>
      </w:r>
    </w:p>
    <w:p w14:paraId="5C7163E9" w14:textId="19FD1C22" w:rsidR="00775A3A" w:rsidRDefault="00697C79" w:rsidP="00775A3A">
      <w:pPr>
        <w:pStyle w:val="BodyText"/>
      </w:pPr>
      <w:r w:rsidRPr="00775A3A">
        <w:tab/>
      </w:r>
      <w:r w:rsidR="00775A3A" w:rsidRPr="00775A3A">
        <w:t>EEG data is characterized by oscillations of varying amplitude at different frequencies which can be quantified through power spectral analysis</w:t>
      </w:r>
      <w:r w:rsidRPr="00775A3A">
        <w:t xml:space="preserve">. </w:t>
      </w:r>
      <w:r w:rsidR="00775A3A">
        <w:t>The power spectra represent the distribution of power in a signal across frequencies, in</w:t>
      </w:r>
      <w:r w:rsidR="00DF5306">
        <w:t xml:space="preserve">dicating which frequency components contribute the most to the EEG signal. Power spectra were obtained for each channel using </w:t>
      </w:r>
      <w:r w:rsidR="00DF5306" w:rsidRPr="00DF5306">
        <w:t>a fast Fourier transform (FFT) to deconstruct the EEG signal from the time domain to the frequency domain</w:t>
      </w:r>
      <w:r w:rsidR="00DF5306">
        <w:t>. The power s</w:t>
      </w:r>
      <w:r w:rsidR="00DF5306" w:rsidRPr="00DF5306">
        <w:t>pectra were calculated using the Welch method with 6-second windows (50% overlap) and obtained for the eyes closed condition and the concatenated recording of the two eyes open conditions. EEG spectral power densities were integrated within the following frequency bands: low delta (0.5–1 Hz), delta (1–4.5 Hz), theta (4.5–8 Hz), alpha (8–12 Hz), sigma (12–15 Hz), beta (15–25 Hz), and gamma (25–40 Hz).</w:t>
      </w:r>
      <w:r w:rsidR="00DF5306">
        <w:t xml:space="preserve"> Differences in absolute power can be caused by interindividual factors such as head size, scalp-tissue composition, and skull thickness. Therefore, absolute EEG spectral power densities were normalized to the grand-total power calculated as the average area under the curve between 0.5 and 40 Hz across all EEG channels.</w:t>
      </w:r>
    </w:p>
    <w:p w14:paraId="3F1EDCD4" w14:textId="655B46D3" w:rsidR="00416811" w:rsidRPr="00DF5306" w:rsidRDefault="00000000" w:rsidP="00DF5306">
      <w:pPr>
        <w:pStyle w:val="Heading3"/>
      </w:pPr>
      <w:bookmarkStart w:id="16" w:name="slowing-ratio"/>
      <w:bookmarkEnd w:id="15"/>
      <w:r w:rsidRPr="00DF5306">
        <w:t xml:space="preserve">Slowing </w:t>
      </w:r>
      <w:r w:rsidR="009E407B">
        <w:t>R</w:t>
      </w:r>
      <w:r w:rsidRPr="00DF5306">
        <w:t>atio</w:t>
      </w:r>
      <w:r w:rsidR="009E407B">
        <w:t xml:space="preserve"> (SR)</w:t>
      </w:r>
    </w:p>
    <w:p w14:paraId="1E0A8EAE" w14:textId="0E72A2DF" w:rsidR="00416811" w:rsidRPr="006C456F" w:rsidRDefault="00000000" w:rsidP="00DF5306">
      <w:pPr>
        <w:pStyle w:val="BodyText"/>
        <w:rPr>
          <w:b/>
          <w:bCs/>
          <w:lang w:val="en-AU"/>
        </w:rPr>
      </w:pPr>
      <w:r w:rsidRPr="006C456F">
        <w:rPr>
          <w:lang w:val="en-AU"/>
        </w:rPr>
        <w:t>The EEG slowing ratio (SR) is a biomarker of sleepiness reflecting the general slowing of brain activity that appears with increasing sleepiness, with a dominance of slow frequency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D’Rozario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6C5B81">
        <w:rPr>
          <w:lang w:val="en-AU"/>
        </w:rPr>
        <w:instrText xml:space="preserve"> ADDIN ZOTERO_ITEM CSL_CITATION {"citationID":"rp7XKc3V","properties":{"formattedCitation":"(Sweetman et al., 2021)","plainCitation":"(Sweetman et al., 2021)","noteIndex":0},"citationItems":[{"id":5,"uris":["http://zotero.org/users/1974936/items/77UP2J9T"],"itemData":{"id":5,"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slowing ratio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 open and eyes 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Vakulin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electrophysiological sleepiness.</w:t>
      </w:r>
    </w:p>
    <w:p w14:paraId="16105EA3" w14:textId="3966A180" w:rsidR="00416811" w:rsidRPr="006C456F" w:rsidRDefault="00000000" w:rsidP="00752343">
      <w:pPr>
        <w:pStyle w:val="Heading3"/>
      </w:pPr>
      <w:bookmarkStart w:id="17" w:name="alpha-attenuation-coefficient"/>
      <w:bookmarkEnd w:id="16"/>
      <w:r w:rsidRPr="006C456F">
        <w:lastRenderedPageBreak/>
        <w:t xml:space="preserve">Alpha </w:t>
      </w:r>
      <w:r w:rsidR="009E407B">
        <w:t>A</w:t>
      </w:r>
      <w:r w:rsidRPr="006C456F">
        <w:t xml:space="preserve">ttenuation </w:t>
      </w:r>
      <w:r w:rsidR="009E407B">
        <w:t>C</w:t>
      </w:r>
      <w:r w:rsidRPr="006C456F">
        <w:t>oefficient</w:t>
      </w:r>
      <w:r w:rsidR="009E407B">
        <w:t xml:space="preserve"> (AAC)</w:t>
      </w:r>
    </w:p>
    <w:p w14:paraId="0D0B5A40" w14:textId="2480F221"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 open and eyes closed condition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u4OhpKzr","properties":{"formattedCitation":"(Stampi et al., 1995)","plainCitation":"(Stampi et al., 1995)","noteIndex":0},"citationItems":[{"id":450,"uris":["http://zotero.org/users/1974936/items/DIZZRGT7"],"itemData":{"id":450,"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Stampi et al., 1995)</w:t>
      </w:r>
      <w:r w:rsidR="00697C79" w:rsidRPr="006C456F">
        <w:rPr>
          <w:lang w:val="en-AU"/>
        </w:rPr>
        <w:fldChar w:fldCharType="end"/>
      </w:r>
      <w:r w:rsidRPr="006C456F">
        <w:rPr>
          <w:lang w:val="en-AU"/>
        </w:rPr>
        <w:t xml:space="preserve">. </w:t>
      </w:r>
      <w:r w:rsidR="00697C79" w:rsidRPr="006C456F">
        <w:rPr>
          <w:lang w:val="en-AU"/>
        </w:rPr>
        <w:t xml:space="preserve">Alpha activity increases with sleepiness when the eyes are open, but decreases with sleepiness when the eyes are closed </w:t>
      </w:r>
      <w:r w:rsidR="00697C79" w:rsidRPr="006C456F">
        <w:rPr>
          <w:lang w:val="en-AU"/>
        </w:rPr>
        <w:fldChar w:fldCharType="begin"/>
      </w:r>
      <w:r w:rsidR="006C5B81">
        <w:rPr>
          <w:lang w:val="en-AU"/>
        </w:rPr>
        <w:instrText xml:space="preserve"> ADDIN ZOTERO_ITEM CSL_CITATION {"citationID":"4wg6sm1t","properties":{"formattedCitation":"(Putilov &amp; Donskaya, 2014)","plainCitation":"(Putilov &amp; Donskaya, 2014)","noteIndex":0},"citationItems":[{"id":449,"uris":["http://zotero.org/users/1974936/items/MQV59URL"],"itemData":{"id":449,"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Putilov &amp; Donskaya,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 closed</w:t>
      </w:r>
      <w:r w:rsidR="00697C79" w:rsidRPr="006C456F">
        <w:rPr>
          <w:lang w:val="en-AU"/>
        </w:rPr>
        <w:t xml:space="preserve"> </w:t>
      </w:r>
      <w:r w:rsidRPr="006C456F">
        <w:rPr>
          <w:lang w:val="en-AU"/>
        </w:rPr>
        <w:t>condition to alpha power in the eyes 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 closed</w:t>
      </w:r>
      <w:r w:rsidR="00697C79" w:rsidRPr="006C456F">
        <w:rPr>
          <w:lang w:val="en-AU"/>
        </w:rPr>
        <w:t xml:space="preserve">/ alpha </w:t>
      </w:r>
      <w:r w:rsidR="00AD0805">
        <w:rPr>
          <w:lang w:val="en-AU"/>
        </w:rPr>
        <w:t>eyes 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289297FE" w:rsidR="00416811" w:rsidRPr="00AD0805" w:rsidRDefault="00AD0805" w:rsidP="00AD0805">
      <w:pPr>
        <w:pStyle w:val="Heading2"/>
      </w:pPr>
      <w:bookmarkStart w:id="18" w:name="data-processing"/>
      <w:bookmarkEnd w:id="6"/>
      <w:bookmarkEnd w:id="17"/>
      <w:r w:rsidRPr="00AD0805">
        <w:t xml:space="preserve">Statistical </w:t>
      </w:r>
      <w:r w:rsidR="009E407B">
        <w:t>A</w:t>
      </w:r>
      <w:r w:rsidRPr="00AD0805">
        <w:t>nalysis</w:t>
      </w:r>
    </w:p>
    <w:p w14:paraId="11EE09AE" w14:textId="610D88D9" w:rsidR="00AD0805" w:rsidRDefault="003627C5" w:rsidP="0021010F">
      <w:pPr>
        <w:pStyle w:val="BodyText"/>
      </w:pPr>
      <w:bookmarkStart w:id="19" w:name="statistical-analysis"/>
      <w:bookmarkEnd w:id="18"/>
      <w:r w:rsidRPr="00AD0805">
        <w:t xml:space="preserve">Statistical analysis of descriptive measures was done using R version 4.3.2 (R Core Team, Vienna, Austria). </w:t>
      </w:r>
      <w:r w:rsidR="00AD0805" w:rsidRPr="00AD0805">
        <w:rPr>
          <w:highlight w:val="yellow"/>
        </w:rPr>
        <w:t>Analyses</w:t>
      </w:r>
      <w:r w:rsidR="00AD0805" w:rsidRPr="00AD0805">
        <w:t xml:space="preserve"> involving HD-EEG data were run using the EEG processor application </w:t>
      </w:r>
      <w:r w:rsidR="00AD0805">
        <w:t>which makes use of</w:t>
      </w:r>
      <w:r w:rsidR="00AD0805" w:rsidRPr="00AD0805">
        <w:t xml:space="preserve"> the toolboxes Fieldtrip </w:t>
      </w:r>
      <w:r w:rsidR="00AD0805" w:rsidRPr="00AD0805">
        <w:fldChar w:fldCharType="begin"/>
      </w:r>
      <w:r w:rsidR="0025001B">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Oostenveld et al., 2011)</w:t>
      </w:r>
      <w:r w:rsidR="00AD0805" w:rsidRPr="00AD0805">
        <w:fldChar w:fldCharType="end"/>
      </w:r>
      <w:r w:rsidR="00AD0805" w:rsidRPr="00AD0805">
        <w:t xml:space="preserve"> and </w:t>
      </w:r>
      <w:proofErr w:type="spellStart"/>
      <w:r w:rsidR="00AD0805" w:rsidRPr="00AD0805">
        <w:t>EEGlab</w:t>
      </w:r>
      <w:proofErr w:type="spellEnd"/>
      <w:r w:rsidR="00AD0805" w:rsidRPr="00AD0805">
        <w:t xml:space="preserve">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 xml:space="preserve">(Delorme &amp; </w:t>
      </w:r>
      <w:proofErr w:type="spellStart"/>
      <w:r w:rsidR="00AD0805" w:rsidRPr="00AD0805">
        <w:t>Makeig</w:t>
      </w:r>
      <w:proofErr w:type="spellEnd"/>
      <w:r w:rsidR="00AD0805" w:rsidRPr="00AD0805">
        <w:t>,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63D0EF63" w:rsidR="00AD0805" w:rsidRPr="007F75F1" w:rsidRDefault="00B048DC" w:rsidP="00614667">
      <w:pPr>
        <w:pStyle w:val="BodyText"/>
        <w:rPr>
          <w:b/>
          <w:bCs/>
        </w:rPr>
      </w:pPr>
      <w:r w:rsidRPr="00AD0805">
        <w:t>A one-way analysis of variance (ANOVA) was calculated for group differences in categorical variables in demographic variables, survey response measures, and sleep macro-architecture between groups.</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t xml:space="preserve"> The assumption of homogeneity of variance was checked using </w:t>
      </w:r>
      <w:proofErr w:type="spellStart"/>
      <w:r>
        <w:t>Levene’s</w:t>
      </w:r>
      <w:proofErr w:type="spellEnd"/>
      <w:r>
        <w:t xml:space="preserve"> test, and if violated, Welch’s ANOVA was used.</w:t>
      </w:r>
      <w:r w:rsidR="007F75F1">
        <w:t xml:space="preserve"> </w:t>
      </w:r>
      <w:r w:rsidR="007F75F1">
        <w:rPr>
          <w:b/>
          <w:bCs/>
        </w:rPr>
        <w:t>Sphericity?</w:t>
      </w:r>
    </w:p>
    <w:p w14:paraId="026851F5" w14:textId="1806B8C5" w:rsidR="0021010F" w:rsidRDefault="0021010F" w:rsidP="00AD0805">
      <w:pPr>
        <w:pStyle w:val="BodyText"/>
        <w:rPr>
          <w:lang w:val="en-AU"/>
        </w:rPr>
      </w:pPr>
      <w:r>
        <w:rPr>
          <w:lang w:val="en-AU"/>
        </w:rPr>
        <w:t>To compare subjective sleepiness between groups, a one-way ANOVA was conducted</w:t>
      </w:r>
      <w:r w:rsidR="002037AD">
        <w:rPr>
          <w:lang w:val="en-AU"/>
        </w:rPr>
        <w:t xml:space="preserve"> with KSS scores as the dependent variable and group membership as the independent variable</w:t>
      </w:r>
      <w:r>
        <w:rPr>
          <w:lang w:val="en-AU"/>
        </w:rPr>
        <w:t xml:space="preserve">. </w:t>
      </w:r>
      <w:r w:rsidR="00B048DC">
        <w:rPr>
          <w:lang w:val="en-AU"/>
        </w:rPr>
        <w:t>Assumptions were checked as described above.</w:t>
      </w:r>
      <w:r w:rsidR="00F57190">
        <w:rPr>
          <w:lang w:val="en-AU"/>
        </w:rPr>
        <w:t xml:space="preserve"> </w:t>
      </w:r>
      <w:r w:rsidR="00B048DC">
        <w:rPr>
          <w:lang w:val="en-AU"/>
        </w:rPr>
        <w:t xml:space="preserve">Post-hoc </w:t>
      </w:r>
      <w:r w:rsidR="00A837AD">
        <w:rPr>
          <w:lang w:val="en-AU"/>
        </w:rPr>
        <w:t>pairwise comparisons using a Bonferroni correction</w:t>
      </w:r>
      <w:r w:rsidR="00B048DC">
        <w:rPr>
          <w:lang w:val="en-AU"/>
        </w:rPr>
        <w:t xml:space="preserve"> were conducted in the case of a significant result controlling for multiple comparisons. </w:t>
      </w:r>
    </w:p>
    <w:p w14:paraId="6216DB57" w14:textId="694F89D4" w:rsidR="00EF05C1" w:rsidRDefault="00B048DC" w:rsidP="00EF05C1">
      <w:pPr>
        <w:pStyle w:val="BodyText"/>
        <w:rPr>
          <w:lang w:val="en-AU"/>
        </w:rPr>
      </w:pPr>
      <w:r>
        <w:rPr>
          <w:lang w:val="en-AU"/>
        </w:rPr>
        <w:lastRenderedPageBreak/>
        <w:t xml:space="preserve">To compare objective sleepiness between groups, </w:t>
      </w:r>
      <w:r w:rsidR="00614667">
        <w:rPr>
          <w:lang w:val="en-AU"/>
        </w:rPr>
        <w:t>s</w:t>
      </w:r>
      <w:r w:rsidR="00614667" w:rsidRPr="00614667">
        <w:rPr>
          <w:lang w:val="en-AU"/>
        </w:rPr>
        <w:t xml:space="preserve">eparate one-way ANOVAs were applied to test for group differences in the SR and the AAC at each of the 178 EEG channels. </w:t>
      </w:r>
      <w:r w:rsidR="002037AD">
        <w:rPr>
          <w:b/>
          <w:bCs/>
          <w:lang w:val="en-AU"/>
        </w:rPr>
        <w:t xml:space="preserve">Sentence about family-wise error rate for </w:t>
      </w:r>
      <w:r w:rsidR="00510FDC">
        <w:rPr>
          <w:b/>
          <w:bCs/>
          <w:lang w:val="en-AU"/>
        </w:rPr>
        <w:t>channels</w:t>
      </w:r>
      <w:r w:rsidR="002037AD">
        <w:rPr>
          <w:b/>
          <w:bCs/>
          <w:lang w:val="en-AU"/>
        </w:rPr>
        <w:t xml:space="preserve">? </w:t>
      </w:r>
      <w:r w:rsidR="00614667" w:rsidRPr="00614667">
        <w:rPr>
          <w:lang w:val="en-AU"/>
        </w:rPr>
        <w:t>To control for the increase in type-I error rate, a cluster-mass permutation-based analysis of linear models (PALM) was applied</w:t>
      </w:r>
      <w:r w:rsidR="00614667">
        <w:rPr>
          <w:lang w:val="en-AU"/>
        </w:rPr>
        <w:t xml:space="preserve"> </w:t>
      </w:r>
      <w:r w:rsidR="00614667">
        <w:rPr>
          <w:lang w:val="en-AU"/>
        </w:rPr>
        <w:fldChar w:fldCharType="begin"/>
      </w:r>
      <w:r w:rsidR="006C5B81">
        <w:rPr>
          <w:lang w:val="en-AU"/>
        </w:rPr>
        <w:instrText xml:space="preserve"> ADDIN ZOTERO_ITEM CSL_CITATION {"citationID":"9ncqMK9z","properties":{"formattedCitation":"(Winkler et al., 2014)","plainCitation":"(Winkler et al., 2014)","noteIndex":0},"citationItems":[{"id":510,"uris":["http://zotero.org/users/1974936/items/SZKYMT4H"],"itemData":{"id":510,"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00614667" w:rsidRPr="00614667">
        <w:rPr>
          <w:lang w:val="en-AU"/>
        </w:rPr>
        <w:t>Clusters were defined as neighbouring EEG channels</w:t>
      </w:r>
      <w:r w:rsidR="00614667">
        <w:rPr>
          <w:lang w:val="en-AU"/>
        </w:rPr>
        <w:t xml:space="preserve">. </w:t>
      </w:r>
      <w:r w:rsidR="00614667" w:rsidRPr="00614667">
        <w:rPr>
          <w:lang w:val="en-AU"/>
        </w:rPr>
        <w:t>Electrodes showing a significant F-statistic for the factor group (</w:t>
      </w:r>
      <w:r w:rsidR="00614667" w:rsidRPr="00614667">
        <w:rPr>
          <w:i/>
          <w:iCs/>
          <w:lang w:val="en-AU"/>
        </w:rPr>
        <w:t>p</w:t>
      </w:r>
      <w:r w:rsidR="00614667" w:rsidRPr="00614667">
        <w:rPr>
          <w:lang w:val="en-AU"/>
        </w:rPr>
        <w:t xml:space="preserve"> &lt; .05), and their mass was derived as the integrated F-statistical value. This cluster mass was compared to an empirical </w:t>
      </w:r>
      <w:proofErr w:type="gramStart"/>
      <w:r w:rsidR="00614667" w:rsidRPr="00614667">
        <w:rPr>
          <w:lang w:val="en-AU"/>
        </w:rPr>
        <w:t>null-distribution</w:t>
      </w:r>
      <w:proofErr w:type="gramEnd"/>
      <w:r w:rsidR="00614667" w:rsidRPr="00614667">
        <w:rPr>
          <w:lang w:val="en-AU"/>
        </w:rPr>
        <w:t xml:space="preserve">. </w:t>
      </w:r>
      <w:r w:rsidR="00614667">
        <w:rPr>
          <w:lang w:val="en-AU"/>
        </w:rPr>
        <w:t>This</w:t>
      </w:r>
      <w:r w:rsidR="00614667" w:rsidRPr="00614667">
        <w:rPr>
          <w:lang w:val="en-AU"/>
        </w:rPr>
        <w:t xml:space="preserve"> involved applying the same model to 10, 000 random shuffles of the data, and with each iteration the largest cluster mass was entered in the to build a reference null-distribution of cluster sizes that occur due to chance, which was then used to compare the found cluster mass</w:t>
      </w:r>
      <w:r w:rsidR="00614667">
        <w:rPr>
          <w:lang w:val="en-AU"/>
        </w:rPr>
        <w:t xml:space="preserve"> </w:t>
      </w:r>
      <w:r w:rsidR="00614667" w:rsidRPr="00614667">
        <w:rPr>
          <w:lang w:val="en-AU"/>
        </w:rPr>
        <w:t xml:space="preserve">size against. Clusters were deemed significant at an alpha threshold of </w:t>
      </w:r>
      <w:r w:rsidR="00614667" w:rsidRPr="00F57190">
        <w:rPr>
          <w:i/>
          <w:iCs/>
          <w:lang w:val="en-AU"/>
        </w:rPr>
        <w:t>p</w:t>
      </w:r>
      <w:r w:rsidR="00614667" w:rsidRPr="00614667">
        <w:rPr>
          <w:lang w:val="en-AU"/>
        </w:rPr>
        <w:t xml:space="preserve"> &lt; .05</w:t>
      </w:r>
      <w:r w:rsidR="00F57190">
        <w:rPr>
          <w:lang w:val="en-AU"/>
        </w:rPr>
        <w:t>.</w:t>
      </w:r>
    </w:p>
    <w:p w14:paraId="1261301C" w14:textId="144A58A8"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20" w:name="_Toc176258837"/>
      <w:bookmarkEnd w:id="1"/>
      <w:bookmarkEnd w:id="19"/>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r w:rsidRPr="006C456F">
        <w:t>Results</w:t>
      </w:r>
      <w:bookmarkEnd w:id="20"/>
    </w:p>
    <w:p w14:paraId="1299E652" w14:textId="0B876DA7" w:rsidR="0024544F" w:rsidRPr="006C456F" w:rsidRDefault="004551A5" w:rsidP="00783024">
      <w:pPr>
        <w:pStyle w:val="Heading2"/>
      </w:pPr>
      <w:bookmarkStart w:id="21" w:name="_Toc176258838"/>
      <w:bookmarkStart w:id="22" w:name="participants-1"/>
      <w:r w:rsidRPr="006C456F">
        <w:t>Participants</w:t>
      </w:r>
      <w:bookmarkEnd w:id="21"/>
    </w:p>
    <w:p w14:paraId="1AB43A9E" w14:textId="1FF984C0" w:rsidR="0024544F" w:rsidRDefault="0024544F" w:rsidP="00B720CE">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xml:space="preserve">, with the </w:t>
      </w:r>
      <w:r w:rsidR="00510FDC">
        <w:rPr>
          <w:lang w:val="en-AU"/>
        </w:rPr>
        <w:lastRenderedPageBreak/>
        <w:t>most common exclusion reasons being</w:t>
      </w:r>
      <w:r w:rsidRPr="006C456F">
        <w:rPr>
          <w:lang w:val="en-AU"/>
        </w:rPr>
        <w:t xml:space="preserve"> medication use</w:t>
      </w:r>
      <w:r w:rsidR="00510FDC">
        <w:rPr>
          <w:lang w:val="en-AU"/>
        </w:rPr>
        <w:t xml:space="preserve"> (n = 44) or the absence of an age- and sex-matched participant (n = </w:t>
      </w:r>
      <w:r w:rsidR="002968F8">
        <w:rPr>
          <w:lang w:val="en-AU"/>
        </w:rPr>
        <w:t>5</w:t>
      </w:r>
      <w:r w:rsidR="00510FDC">
        <w:rPr>
          <w:lang w:val="en-AU"/>
        </w:rPr>
        <w:t>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s</w:t>
      </w:r>
      <w:r w:rsidR="002D6284" w:rsidRPr="006C456F">
        <w:rPr>
          <w:lang w:val="en-AU"/>
        </w:rPr>
        <w:t xml:space="preserve"> of this </w:t>
      </w:r>
      <w:proofErr w:type="gramStart"/>
      <w:r w:rsidR="002D6284" w:rsidRPr="006C456F">
        <w:rPr>
          <w:lang w:val="en-AU"/>
        </w:rPr>
        <w:t>honours</w:t>
      </w:r>
      <w:proofErr w:type="gramEnd"/>
      <w:r w:rsidR="002D6284" w:rsidRPr="006C456F">
        <w:rPr>
          <w:lang w:val="en-AU"/>
        </w:rPr>
        <w:t xml:space="preserve"> thesis, the final sample obtained was 33 participants (13 NRS; 11 ID; 9 Controls</w:t>
      </w:r>
      <w:r w:rsidR="002968F8">
        <w:rPr>
          <w:lang w:val="en-AU"/>
        </w:rPr>
        <w:t>; 3% of participants who completed the expression of interest questionnaire</w:t>
      </w:r>
      <w:r w:rsidR="002D6284" w:rsidRPr="006C456F">
        <w:rPr>
          <w:lang w:val="en-AU"/>
        </w:rPr>
        <w:t>).</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w:t>
      </w:r>
      <w:proofErr w:type="spellStart"/>
      <w:r w:rsidR="00743A6F" w:rsidRPr="006C456F">
        <w:rPr>
          <w:lang w:val="en-AU"/>
        </w:rPr>
        <w:t>macroarchitecture</w:t>
      </w:r>
      <w:proofErr w:type="spellEnd"/>
      <w:r w:rsidR="00743A6F" w:rsidRPr="006C456F">
        <w:rPr>
          <w:lang w:val="en-AU"/>
        </w:rPr>
        <w:t xml:space="preserv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w:t>
      </w:r>
      <w:proofErr w:type="spellStart"/>
      <w:r w:rsidR="00743A6F" w:rsidRPr="006C456F">
        <w:rPr>
          <w:lang w:val="en-AU"/>
        </w:rPr>
        <w:t>macroarchitecture</w:t>
      </w:r>
      <w:proofErr w:type="spellEnd"/>
      <w:r w:rsidR="00743A6F" w:rsidRPr="006C456F">
        <w:rPr>
          <w:lang w:val="en-AU"/>
        </w:rPr>
        <w:t xml:space="preserve"> </w:t>
      </w:r>
      <w:r w:rsidR="002037AD">
        <w:rPr>
          <w:lang w:val="en-AU"/>
        </w:rPr>
        <w:t xml:space="preserve">Table 2. </w:t>
      </w:r>
    </w:p>
    <w:p w14:paraId="1D3D41E3" w14:textId="1C1FBCE9" w:rsidR="00DD64EC" w:rsidRDefault="00DD64EC" w:rsidP="00DD64EC">
      <w:pPr>
        <w:pStyle w:val="BodyText"/>
      </w:pPr>
      <w:bookmarkStart w:id="23" w:name="OLE_LINK1"/>
      <w:bookmarkStart w:id="24" w:name="OLE_LINK5"/>
      <w:r>
        <w:rPr>
          <w:lang w:val="en-AU"/>
        </w:rPr>
        <w:t>Significant group differences were found for PSQI sleep quality scores, ISI insomnia severity scores, and FFS daytime fatigue scores, with the control group showing the lowest impairment and the ID group reporting the greatest impairment. Due to a violation of the assumption of homogeneity of variances (</w:t>
      </w:r>
      <w:r w:rsidRPr="00340179">
        <w:rPr>
          <w:i/>
          <w:iCs/>
          <w:lang w:val="en-AU"/>
        </w:rPr>
        <w:t>p</w:t>
      </w:r>
      <w:r>
        <w:rPr>
          <w:lang w:val="en-AU"/>
        </w:rPr>
        <w:t xml:space="preserve"> = .009), a one-way Welch’s ANOVA was used to assess group differences in PSQI scores, finding a significant effect of group, </w:t>
      </w:r>
      <w:r w:rsidRPr="00340179">
        <w:rPr>
          <w:i/>
          <w:iCs/>
          <w:lang w:val="en-AU"/>
        </w:rPr>
        <w:t>F</w:t>
      </w:r>
      <w:r>
        <w:rPr>
          <w:lang w:val="en-AU"/>
        </w:rPr>
        <w:t xml:space="preserve">(2, 16.32) = 35.99, </w:t>
      </w:r>
      <w:r>
        <w:rPr>
          <w:i/>
          <w:iCs/>
          <w:lang w:val="en-AU"/>
        </w:rPr>
        <w:t xml:space="preserve">p </w:t>
      </w:r>
      <w:r>
        <w:rPr>
          <w:lang w:val="en-AU"/>
        </w:rPr>
        <w:t xml:space="preserve">= &lt;.001. Post-hoc Games-Howell tests showed that the control group had significantly lower PSQI scores than both the ID </w:t>
      </w:r>
      <w:r w:rsidRPr="004C2CE7">
        <w:t xml:space="preserve">(mean difference = −8.67, </w:t>
      </w:r>
      <w:r w:rsidRPr="004C2CE7">
        <w:rPr>
          <w:i/>
          <w:iCs/>
        </w:rPr>
        <w:t>p</w:t>
      </w:r>
      <w:r w:rsidRPr="004C2CE7">
        <w:t xml:space="preserve"> &lt; .001) and </w:t>
      </w:r>
      <w:r>
        <w:t>NRS</w:t>
      </w:r>
      <w:r w:rsidRPr="004C2CE7">
        <w:t xml:space="preserve"> group</w:t>
      </w:r>
      <w:r>
        <w:t>s</w:t>
      </w:r>
      <w:r w:rsidRPr="004C2CE7">
        <w:t xml:space="preserve"> (mean difference = −4.74, </w:t>
      </w:r>
      <w:r w:rsidRPr="00340179">
        <w:rPr>
          <w:i/>
          <w:iCs/>
        </w:rPr>
        <w:t>p</w:t>
      </w:r>
      <w:r w:rsidRPr="004C2CE7">
        <w:t xml:space="preserve"> &lt; .001</w:t>
      </w:r>
      <w:r>
        <w:t>), and</w:t>
      </w:r>
      <w:r w:rsidRPr="004C2CE7">
        <w:t xml:space="preserve"> the ID group </w:t>
      </w:r>
      <w:r>
        <w:t>having</w:t>
      </w:r>
      <w:r w:rsidRPr="004C2CE7">
        <w:t xml:space="preserve"> significantly higher PSQI scores than the NRS group (mean difference = 3.93, </w:t>
      </w:r>
      <w:r w:rsidRPr="00340179">
        <w:rPr>
          <w:i/>
          <w:iCs/>
        </w:rPr>
        <w:t>p</w:t>
      </w:r>
      <w:r w:rsidRPr="004C2CE7">
        <w:t xml:space="preserve"> = .010).</w:t>
      </w:r>
      <w:r>
        <w:rPr>
          <w:lang w:val="en-AU"/>
        </w:rPr>
        <w:t xml:space="preserve"> A Welch’s ANOVA showed a significant group effect for ISI scores</w:t>
      </w:r>
      <w:bookmarkEnd w:id="23"/>
      <w:r>
        <w:rPr>
          <w:lang w:val="en-AU"/>
        </w:rPr>
        <w:t xml:space="preserve">, </w:t>
      </w:r>
      <w:r>
        <w:rPr>
          <w:i/>
          <w:iCs/>
          <w:lang w:val="en-AU"/>
        </w:rPr>
        <w:t>F</w:t>
      </w:r>
      <w:r w:rsidRPr="0023041D">
        <w:t>(2, 1</w:t>
      </w:r>
      <w:r>
        <w:t>8.96</w:t>
      </w:r>
      <w:r w:rsidRPr="0023041D">
        <w:t>) = 11</w:t>
      </w:r>
      <w:r>
        <w:t>2.60</w:t>
      </w:r>
      <w:r w:rsidRPr="0023041D">
        <w:t xml:space="preserve">, </w:t>
      </w:r>
      <w:r w:rsidRPr="0023041D">
        <w:rPr>
          <w:i/>
          <w:iCs/>
        </w:rPr>
        <w:t>p</w:t>
      </w:r>
      <w:r w:rsidRPr="0023041D">
        <w:t xml:space="preserve"> &lt; .001. Post-hoc </w:t>
      </w:r>
      <w:r>
        <w:t>analyses</w:t>
      </w:r>
      <w:r w:rsidRPr="0023041D">
        <w:t xml:space="preserve"> revealed </w:t>
      </w:r>
      <w:r>
        <w:t xml:space="preserve">the control group had significantly lower ISI scores than the ID </w:t>
      </w:r>
      <w:r w:rsidRPr="0023041D">
        <w:t xml:space="preserve">(mean difference = −15.2, </w:t>
      </w:r>
      <w:r w:rsidRPr="0023041D">
        <w:rPr>
          <w:i/>
          <w:iCs/>
        </w:rPr>
        <w:t xml:space="preserve">p </w:t>
      </w:r>
      <w:r w:rsidRPr="0023041D">
        <w:t xml:space="preserve">&lt; .001) and </w:t>
      </w:r>
      <w:r>
        <w:t xml:space="preserve">NRS </w:t>
      </w:r>
      <w:r w:rsidRPr="0023041D">
        <w:t>group</w:t>
      </w:r>
      <w:r>
        <w:t>s</w:t>
      </w:r>
      <w:r w:rsidRPr="0023041D">
        <w:t xml:space="preserve"> (mean difference = −12.02, </w:t>
      </w:r>
      <w:r w:rsidRPr="0023041D">
        <w:rPr>
          <w:i/>
          <w:iCs/>
        </w:rPr>
        <w:t>p</w:t>
      </w:r>
      <w:r w:rsidRPr="0023041D">
        <w:t xml:space="preserve"> &lt; .001).</w:t>
      </w:r>
      <w:r>
        <w:t xml:space="preserve"> However, the ID group did not have significantly higher ISI scores than the NRS group </w:t>
      </w:r>
      <w:r w:rsidRPr="0023041D">
        <w:t xml:space="preserve">(mean difference = 3.17, </w:t>
      </w:r>
      <w:r w:rsidRPr="0023041D">
        <w:rPr>
          <w:i/>
          <w:iCs/>
        </w:rPr>
        <w:t>p</w:t>
      </w:r>
      <w:r w:rsidRPr="0023041D">
        <w:t xml:space="preserve"> = .125).</w:t>
      </w:r>
      <w:bookmarkEnd w:id="24"/>
      <w:r>
        <w:rPr>
          <w:lang w:val="en-AU"/>
        </w:rPr>
        <w:t xml:space="preserve"> </w:t>
      </w:r>
      <w:r w:rsidRPr="006C456F">
        <w:rPr>
          <w:lang w:val="en-AU"/>
        </w:rPr>
        <w:t>A</w:t>
      </w:r>
      <w:r>
        <w:rPr>
          <w:lang w:val="en-AU"/>
        </w:rPr>
        <w:t>lthough all groups did not have clinically significant (</w:t>
      </w:r>
      <w:r w:rsidRPr="006C456F">
        <w:rPr>
          <w:lang w:val="en-AU"/>
        </w:rPr>
        <w:t>≥</w:t>
      </w:r>
      <w:r>
        <w:rPr>
          <w:lang w:val="en-AU"/>
        </w:rPr>
        <w:t xml:space="preserve"> 13) daytime fatigue, a one-way ANOVA found a significant main effect for group, </w:t>
      </w:r>
      <w:r>
        <w:rPr>
          <w:i/>
          <w:iCs/>
          <w:lang w:val="en-AU"/>
        </w:rPr>
        <w:t>F</w:t>
      </w:r>
      <w:r>
        <w:rPr>
          <w:lang w:val="en-AU"/>
        </w:rPr>
        <w:t xml:space="preserve">(12, 30) = 10.56, </w:t>
      </w:r>
      <w:r>
        <w:rPr>
          <w:i/>
          <w:iCs/>
          <w:lang w:val="en-AU"/>
        </w:rPr>
        <w:t>p</w:t>
      </w:r>
      <w:r>
        <w:rPr>
          <w:lang w:val="en-AU"/>
        </w:rPr>
        <w:t xml:space="preserve"> &lt; .001. Post-hoc comparisons using a Bonferroni correction showed the control group had </w:t>
      </w:r>
      <w:r w:rsidRPr="005E4C43">
        <w:t xml:space="preserve">significantly lower scores compared to the ID (mean difference = −7.47, </w:t>
      </w:r>
      <w:r w:rsidRPr="005E4C43">
        <w:rPr>
          <w:i/>
          <w:iCs/>
        </w:rPr>
        <w:t>p</w:t>
      </w:r>
      <w:r w:rsidRPr="005E4C43">
        <w:t xml:space="preserve"> &lt; .001) </w:t>
      </w:r>
    </w:p>
    <w:p w14:paraId="6B50FE6B" w14:textId="77777777" w:rsidR="00DD64EC" w:rsidRDefault="00DD64EC" w:rsidP="00B720CE">
      <w:pPr>
        <w:pStyle w:val="BodyText"/>
        <w:rPr>
          <w:lang w:val="en-AU"/>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DD64EC" w:rsidRPr="006C456F" w14:paraId="1D570BC3" w14:textId="77777777" w:rsidTr="00FC4287">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38EC57C8" w14:textId="77777777" w:rsidR="00DD64EC" w:rsidRPr="006C456F" w:rsidRDefault="00DD64EC" w:rsidP="00FC4287">
            <w:pPr>
              <w:pStyle w:val="Heading2"/>
            </w:pPr>
            <w:r w:rsidRPr="006C456F">
              <w:lastRenderedPageBreak/>
              <w:t>Table 1</w:t>
            </w:r>
          </w:p>
          <w:p w14:paraId="5DF05538" w14:textId="77777777" w:rsidR="00DD64EC" w:rsidRPr="005E4C43" w:rsidRDefault="00DD64EC" w:rsidP="00FC4287">
            <w:pPr>
              <w:pStyle w:val="BodyText"/>
              <w:ind w:firstLine="0"/>
              <w:rPr>
                <w:i/>
                <w:iCs/>
                <w:lang w:val="en-AU"/>
              </w:rPr>
            </w:pPr>
            <w:r>
              <w:rPr>
                <w:i/>
                <w:iCs/>
                <w:lang w:val="en-AU"/>
              </w:rPr>
              <w:t>Descriptive Measures by Group</w:t>
            </w:r>
          </w:p>
          <w:tbl>
            <w:tblPr>
              <w:tblStyle w:val="TableGrid"/>
              <w:tblW w:w="9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2022"/>
              <w:gridCol w:w="784"/>
            </w:tblGrid>
            <w:tr w:rsidR="00DD64EC" w:rsidRPr="006C456F" w14:paraId="01FCB79C" w14:textId="77777777" w:rsidTr="00FC4287">
              <w:trPr>
                <w:gridAfter w:val="1"/>
                <w:wAfter w:w="784" w:type="dxa"/>
                <w:trHeight w:val="302"/>
              </w:trPr>
              <w:tc>
                <w:tcPr>
                  <w:tcW w:w="2142" w:type="dxa"/>
                  <w:vMerge w:val="restart"/>
                  <w:tcBorders>
                    <w:top w:val="single" w:sz="8" w:space="0" w:color="auto"/>
                  </w:tcBorders>
                </w:tcPr>
                <w:p w14:paraId="68021CB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3414440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0882156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017B38D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2022" w:type="dxa"/>
                  <w:vMerge w:val="restart"/>
                  <w:tcBorders>
                    <w:top w:val="single" w:sz="8" w:space="0" w:color="auto"/>
                  </w:tcBorders>
                </w:tcPr>
                <w:p w14:paraId="6F3FE9E4" w14:textId="77777777" w:rsidR="00DD64EC" w:rsidRPr="006C456F" w:rsidRDefault="00DD64EC"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DD64EC" w:rsidRPr="006C456F" w14:paraId="30A7D7AE" w14:textId="77777777" w:rsidTr="00FC4287">
              <w:trPr>
                <w:gridAfter w:val="1"/>
                <w:wAfter w:w="784" w:type="dxa"/>
                <w:trHeight w:val="149"/>
              </w:trPr>
              <w:tc>
                <w:tcPr>
                  <w:tcW w:w="2142" w:type="dxa"/>
                  <w:vMerge/>
                  <w:tcBorders>
                    <w:bottom w:val="single" w:sz="8" w:space="0" w:color="auto"/>
                  </w:tcBorders>
                </w:tcPr>
                <w:p w14:paraId="571C8A5A" w14:textId="77777777" w:rsidR="00DD64EC" w:rsidRPr="006C456F" w:rsidRDefault="00DD64EC"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7CF47EC1"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4AAF9DB6"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E4222A9"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A389B8A"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8B3D76C"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65C1F5B"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2022" w:type="dxa"/>
                  <w:vMerge/>
                  <w:tcBorders>
                    <w:bottom w:val="single" w:sz="8" w:space="0" w:color="auto"/>
                  </w:tcBorders>
                </w:tcPr>
                <w:p w14:paraId="072BA6BA" w14:textId="77777777" w:rsidR="00DD64EC" w:rsidRPr="006C456F" w:rsidRDefault="00DD64EC" w:rsidP="00FC4287">
                  <w:pPr>
                    <w:jc w:val="center"/>
                    <w:rPr>
                      <w:rFonts w:ascii="Times New Roman" w:hAnsi="Times New Roman" w:cs="Times New Roman"/>
                      <w:lang w:val="en-AU"/>
                    </w:rPr>
                  </w:pPr>
                </w:p>
              </w:tc>
            </w:tr>
            <w:tr w:rsidR="00DD64EC" w:rsidRPr="006C456F" w14:paraId="3F33D063" w14:textId="77777777" w:rsidTr="00FC4287">
              <w:trPr>
                <w:gridAfter w:val="1"/>
                <w:wAfter w:w="784" w:type="dxa"/>
                <w:trHeight w:val="302"/>
              </w:trPr>
              <w:tc>
                <w:tcPr>
                  <w:tcW w:w="2142" w:type="dxa"/>
                </w:tcPr>
                <w:p w14:paraId="320A0B33"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Sex, male/female</w:t>
                  </w:r>
                </w:p>
              </w:tc>
              <w:tc>
                <w:tcPr>
                  <w:tcW w:w="797" w:type="dxa"/>
                </w:tcPr>
                <w:p w14:paraId="465C66F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61E6D77D" w14:textId="77777777" w:rsidR="00DD64EC" w:rsidRPr="006C456F" w:rsidRDefault="00DD64EC" w:rsidP="00FC4287">
                  <w:pPr>
                    <w:jc w:val="center"/>
                    <w:rPr>
                      <w:rFonts w:ascii="Times New Roman" w:hAnsi="Times New Roman" w:cs="Times New Roman"/>
                      <w:lang w:val="en-AU"/>
                    </w:rPr>
                  </w:pPr>
                </w:p>
              </w:tc>
              <w:tc>
                <w:tcPr>
                  <w:tcW w:w="797" w:type="dxa"/>
                </w:tcPr>
                <w:p w14:paraId="6FE5B45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5A4571CF" w14:textId="77777777" w:rsidR="00DD64EC" w:rsidRPr="006C456F" w:rsidRDefault="00DD64EC" w:rsidP="00FC4287">
                  <w:pPr>
                    <w:jc w:val="center"/>
                    <w:rPr>
                      <w:rFonts w:ascii="Times New Roman" w:hAnsi="Times New Roman" w:cs="Times New Roman"/>
                      <w:lang w:val="en-AU"/>
                    </w:rPr>
                  </w:pPr>
                </w:p>
              </w:tc>
              <w:tc>
                <w:tcPr>
                  <w:tcW w:w="797" w:type="dxa"/>
                </w:tcPr>
                <w:p w14:paraId="352BEF3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7183C7DF" w14:textId="77777777" w:rsidR="00DD64EC" w:rsidRPr="006C456F" w:rsidRDefault="00DD64EC" w:rsidP="00FC4287">
                  <w:pPr>
                    <w:jc w:val="center"/>
                    <w:rPr>
                      <w:rFonts w:ascii="Times New Roman" w:hAnsi="Times New Roman" w:cs="Times New Roman"/>
                      <w:lang w:val="en-AU"/>
                    </w:rPr>
                  </w:pPr>
                </w:p>
              </w:tc>
              <w:tc>
                <w:tcPr>
                  <w:tcW w:w="2022" w:type="dxa"/>
                </w:tcPr>
                <w:p w14:paraId="6797A222" w14:textId="77777777" w:rsidR="00DD64EC" w:rsidRPr="006C456F" w:rsidRDefault="00DD64EC" w:rsidP="00FC4287">
                  <w:pPr>
                    <w:jc w:val="center"/>
                    <w:rPr>
                      <w:rFonts w:ascii="Times New Roman" w:hAnsi="Times New Roman" w:cs="Times New Roman"/>
                      <w:lang w:val="en-AU"/>
                    </w:rPr>
                  </w:pPr>
                </w:p>
              </w:tc>
            </w:tr>
            <w:tr w:rsidR="00DD64EC" w:rsidRPr="006C456F" w14:paraId="65DF24FC" w14:textId="77777777" w:rsidTr="00FC4287">
              <w:trPr>
                <w:gridAfter w:val="1"/>
                <w:wAfter w:w="784" w:type="dxa"/>
                <w:trHeight w:val="302"/>
              </w:trPr>
              <w:tc>
                <w:tcPr>
                  <w:tcW w:w="2142" w:type="dxa"/>
                </w:tcPr>
                <w:p w14:paraId="41CE3E3B"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2036363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5ACB0BE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3A94D65E"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7AF09D2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7BC8D1A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6220E03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3.56</w:t>
                  </w:r>
                </w:p>
              </w:tc>
              <w:tc>
                <w:tcPr>
                  <w:tcW w:w="2022" w:type="dxa"/>
                </w:tcPr>
                <w:p w14:paraId="2245ABD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82</w:t>
                  </w:r>
                </w:p>
              </w:tc>
            </w:tr>
            <w:tr w:rsidR="00DD64EC" w:rsidRPr="006C456F" w14:paraId="41FE6340" w14:textId="77777777" w:rsidTr="00FC4287">
              <w:trPr>
                <w:gridAfter w:val="1"/>
                <w:wAfter w:w="784" w:type="dxa"/>
                <w:trHeight w:val="287"/>
              </w:trPr>
              <w:tc>
                <w:tcPr>
                  <w:tcW w:w="2142" w:type="dxa"/>
                </w:tcPr>
                <w:p w14:paraId="3C9AC05F"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17D2DAC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F1FA4B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4BFFB31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2B86375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570526F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3E9C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2022" w:type="dxa"/>
                </w:tcPr>
                <w:p w14:paraId="401D602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p>
              </w:tc>
            </w:tr>
            <w:tr w:rsidR="00DD64EC" w:rsidRPr="006C456F" w14:paraId="5FF066FF" w14:textId="77777777" w:rsidTr="00FC4287">
              <w:trPr>
                <w:gridAfter w:val="1"/>
                <w:wAfter w:w="784" w:type="dxa"/>
                <w:trHeight w:val="287"/>
              </w:trPr>
              <w:tc>
                <w:tcPr>
                  <w:tcW w:w="2142" w:type="dxa"/>
                </w:tcPr>
                <w:p w14:paraId="57327919"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465C8EA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67DA271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371B5A1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2F5B833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64C68A0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2FAB458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59</w:t>
                  </w:r>
                </w:p>
              </w:tc>
              <w:tc>
                <w:tcPr>
                  <w:tcW w:w="2022" w:type="dxa"/>
                </w:tcPr>
                <w:p w14:paraId="589825D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p>
              </w:tc>
            </w:tr>
            <w:tr w:rsidR="00DD64EC" w:rsidRPr="006C456F" w14:paraId="15594A6C" w14:textId="77777777" w:rsidTr="00FC4287">
              <w:trPr>
                <w:gridAfter w:val="1"/>
                <w:wAfter w:w="784" w:type="dxa"/>
                <w:trHeight w:val="302"/>
              </w:trPr>
              <w:tc>
                <w:tcPr>
                  <w:tcW w:w="2142" w:type="dxa"/>
                </w:tcPr>
                <w:p w14:paraId="24AC1FD4"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7A4DBDA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1371FE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1744C7B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44AE4AD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6D78E22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188F52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93</w:t>
                  </w:r>
                </w:p>
              </w:tc>
              <w:tc>
                <w:tcPr>
                  <w:tcW w:w="2022" w:type="dxa"/>
                </w:tcPr>
                <w:p w14:paraId="0E31536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lt;.001</w:t>
                  </w:r>
                </w:p>
              </w:tc>
            </w:tr>
            <w:tr w:rsidR="00DD64EC" w:rsidRPr="006C456F" w14:paraId="2F30F8D2" w14:textId="77777777" w:rsidTr="00FC4287">
              <w:trPr>
                <w:gridAfter w:val="1"/>
                <w:wAfter w:w="784" w:type="dxa"/>
                <w:trHeight w:val="287"/>
              </w:trPr>
              <w:tc>
                <w:tcPr>
                  <w:tcW w:w="2142" w:type="dxa"/>
                </w:tcPr>
                <w:p w14:paraId="1D88C6F6"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234587E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3D7BC67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507AA93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0CBB5E5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0B1F90B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54FEA2A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72</w:t>
                  </w:r>
                </w:p>
              </w:tc>
              <w:tc>
                <w:tcPr>
                  <w:tcW w:w="2022" w:type="dxa"/>
                </w:tcPr>
                <w:p w14:paraId="47B2BE0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71</w:t>
                  </w:r>
                </w:p>
              </w:tc>
            </w:tr>
            <w:tr w:rsidR="00DD64EC" w:rsidRPr="006C456F" w14:paraId="7EDD4C40" w14:textId="77777777" w:rsidTr="00FC4287">
              <w:trPr>
                <w:trHeight w:val="287"/>
              </w:trPr>
              <w:tc>
                <w:tcPr>
                  <w:tcW w:w="2142" w:type="dxa"/>
                  <w:tcBorders>
                    <w:bottom w:val="single" w:sz="8" w:space="0" w:color="auto"/>
                  </w:tcBorders>
                </w:tcPr>
                <w:p w14:paraId="04C667CF"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A8929A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0B106B2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0FEC5FF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7A2A263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3E08577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610FF0C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09</w:t>
                  </w:r>
                </w:p>
              </w:tc>
              <w:tc>
                <w:tcPr>
                  <w:tcW w:w="2022" w:type="dxa"/>
                  <w:tcBorders>
                    <w:bottom w:val="single" w:sz="8" w:space="0" w:color="auto"/>
                  </w:tcBorders>
                </w:tcPr>
                <w:p w14:paraId="3B94005E" w14:textId="77777777" w:rsidR="00DD64EC" w:rsidRPr="006C456F" w:rsidRDefault="00DD64EC" w:rsidP="00FC4287">
                  <w:pPr>
                    <w:jc w:val="center"/>
                    <w:rPr>
                      <w:rFonts w:ascii="Times New Roman" w:hAnsi="Times New Roman" w:cs="Times New Roman"/>
                      <w:lang w:val="en-AU"/>
                    </w:rPr>
                  </w:pPr>
                  <w:r>
                    <w:rPr>
                      <w:rFonts w:ascii="Times New Roman" w:hAnsi="Times New Roman" w:cs="Times New Roman"/>
                      <w:lang w:val="en-AU"/>
                    </w:rPr>
                    <w:t>.</w:t>
                  </w:r>
                  <w:r w:rsidRPr="006C456F">
                    <w:rPr>
                      <w:rFonts w:ascii="Times New Roman" w:hAnsi="Times New Roman" w:cs="Times New Roman"/>
                      <w:lang w:val="en-AU"/>
                    </w:rPr>
                    <w:t>168</w:t>
                  </w:r>
                </w:p>
              </w:tc>
              <w:tc>
                <w:tcPr>
                  <w:tcW w:w="784" w:type="dxa"/>
                  <w:tcBorders>
                    <w:bottom w:val="single" w:sz="8" w:space="0" w:color="auto"/>
                  </w:tcBorders>
                </w:tcPr>
                <w:p w14:paraId="37DEF156" w14:textId="77777777" w:rsidR="00DD64EC" w:rsidRPr="006C456F" w:rsidRDefault="00DD64EC" w:rsidP="00FC4287">
                  <w:pPr>
                    <w:rPr>
                      <w:rFonts w:ascii="Times New Roman" w:hAnsi="Times New Roman" w:cs="Times New Roman"/>
                      <w:lang w:val="en-AU"/>
                    </w:rPr>
                  </w:pPr>
                </w:p>
              </w:tc>
            </w:tr>
          </w:tbl>
          <w:p w14:paraId="7DEA3743" w14:textId="135FB836" w:rsidR="00DD64EC" w:rsidRPr="006C456F" w:rsidRDefault="00DD64EC" w:rsidP="005C7B6B">
            <w:pPr>
              <w:pStyle w:val="BodyText"/>
              <w:rPr>
                <w:lang w:val="en-AU"/>
              </w:rPr>
            </w:pPr>
            <w:r w:rsidRPr="00340179">
              <w:rPr>
                <w:lang w:val="en-GB"/>
              </w:rPr>
              <w:t>†</w:t>
            </w:r>
            <w:r w:rsidRPr="006C456F">
              <w:rPr>
                <w:lang w:val="en-AU"/>
              </w:rPr>
              <w:t xml:space="preserve"> </w:t>
            </w:r>
            <w:proofErr w:type="gramStart"/>
            <w:r w:rsidRPr="006C456F">
              <w:rPr>
                <w:lang w:val="en-AU"/>
              </w:rPr>
              <w:t>notes</w:t>
            </w:r>
            <w:proofErr w:type="gramEnd"/>
            <w:r w:rsidRPr="006C456F">
              <w:rPr>
                <w:lang w:val="en-AU"/>
              </w:rPr>
              <w:t xml:space="preserve"> Welch’s ANOVA as homogeneity of variances was violated. PSQI = Pittsburgh Sleep Quality Index; ISI = Insomnia Severity Index; FFS = Flinders Fatigue Scale; ESS = Epworth Sleepiness Scale; KSS = Karolinska Sleepiness Scale</w:t>
            </w:r>
          </w:p>
        </w:tc>
      </w:tr>
      <w:tr w:rsidR="00DD64EC" w:rsidRPr="006C456F" w14:paraId="2272B1DD" w14:textId="77777777" w:rsidTr="00DD64EC">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77417AFD" w14:textId="77777777" w:rsidR="00DD64EC" w:rsidRPr="006C456F" w:rsidRDefault="00DD64EC" w:rsidP="00FC4287">
            <w:pPr>
              <w:pStyle w:val="Heading2"/>
            </w:pPr>
            <w:r w:rsidRPr="006C456F">
              <w:t>Table 2</w:t>
            </w:r>
          </w:p>
          <w:p w14:paraId="26184495" w14:textId="77777777" w:rsidR="00DD64EC" w:rsidRPr="00DD64EC" w:rsidRDefault="00DD64EC" w:rsidP="00DD64EC">
            <w:pPr>
              <w:pStyle w:val="Heading3"/>
              <w:rPr>
                <w:b w:val="0"/>
                <w:bCs w:val="0"/>
              </w:rPr>
            </w:pPr>
            <w:r w:rsidRPr="00DD64EC">
              <w:rPr>
                <w:b w:val="0"/>
                <w:bCs w:val="0"/>
              </w:rPr>
              <w:t xml:space="preserve">Sleep </w:t>
            </w:r>
            <w:proofErr w:type="spellStart"/>
            <w:r w:rsidRPr="00DD64EC">
              <w:rPr>
                <w:b w:val="0"/>
                <w:bCs w:val="0"/>
              </w:rPr>
              <w:t>Macroarchitecture</w:t>
            </w:r>
            <w:proofErr w:type="spellEnd"/>
            <w:r w:rsidRPr="00DD64EC">
              <w:rPr>
                <w:b w:val="0"/>
                <w:bCs w:val="0"/>
              </w:rPr>
              <w:t xml:space="preserve"> by Group</w:t>
            </w:r>
          </w:p>
          <w:tbl>
            <w:tblPr>
              <w:tblStyle w:val="TableGrid"/>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1965"/>
            </w:tblGrid>
            <w:tr w:rsidR="00DD64EC" w:rsidRPr="006C456F" w14:paraId="40424888" w14:textId="77777777" w:rsidTr="00FC4287">
              <w:trPr>
                <w:trHeight w:val="302"/>
              </w:trPr>
              <w:tc>
                <w:tcPr>
                  <w:tcW w:w="2214" w:type="dxa"/>
                  <w:vMerge w:val="restart"/>
                  <w:tcBorders>
                    <w:top w:val="single" w:sz="8" w:space="0" w:color="auto"/>
                  </w:tcBorders>
                </w:tcPr>
                <w:p w14:paraId="0C0BC79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3AF4E64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6033771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316C1E1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1965" w:type="dxa"/>
                  <w:tcBorders>
                    <w:top w:val="single" w:sz="8" w:space="0" w:color="auto"/>
                    <w:bottom w:val="single" w:sz="8" w:space="0" w:color="auto"/>
                  </w:tcBorders>
                </w:tcPr>
                <w:p w14:paraId="1BCA7048" w14:textId="77777777" w:rsidR="00DD64EC" w:rsidRPr="006C456F" w:rsidRDefault="00DD64EC"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DD64EC" w:rsidRPr="006C456F" w14:paraId="2C036DA2" w14:textId="77777777" w:rsidTr="00FC4287">
              <w:trPr>
                <w:gridAfter w:val="1"/>
                <w:wAfter w:w="1965" w:type="dxa"/>
                <w:trHeight w:val="149"/>
              </w:trPr>
              <w:tc>
                <w:tcPr>
                  <w:tcW w:w="2214" w:type="dxa"/>
                  <w:vMerge/>
                  <w:tcBorders>
                    <w:bottom w:val="single" w:sz="8" w:space="0" w:color="auto"/>
                  </w:tcBorders>
                </w:tcPr>
                <w:p w14:paraId="49E56318" w14:textId="77777777" w:rsidR="00DD64EC" w:rsidRPr="006C456F" w:rsidRDefault="00DD64EC"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001779D2" w14:textId="77777777" w:rsidR="00DD64EC" w:rsidRPr="006C456F" w:rsidRDefault="00DD64EC"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1FA9288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3785C36D" w14:textId="77777777" w:rsidR="00DD64EC" w:rsidRPr="006C456F" w:rsidRDefault="00DD64EC" w:rsidP="00FC4287">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21A70D0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0ABBCF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777DB13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SD</w:t>
                  </w:r>
                </w:p>
              </w:tc>
            </w:tr>
            <w:tr w:rsidR="00DD64EC" w:rsidRPr="006C456F" w14:paraId="632A3AD5" w14:textId="77777777" w:rsidTr="00FC4287">
              <w:trPr>
                <w:trHeight w:val="302"/>
              </w:trPr>
              <w:tc>
                <w:tcPr>
                  <w:tcW w:w="2214" w:type="dxa"/>
                </w:tcPr>
                <w:p w14:paraId="1A91A89C"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60FE2A7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1AFB6C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D03B5D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32634F1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26DD433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1167D75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1.1</w:t>
                  </w:r>
                </w:p>
              </w:tc>
              <w:tc>
                <w:tcPr>
                  <w:tcW w:w="1965" w:type="dxa"/>
                </w:tcPr>
                <w:p w14:paraId="57BC057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087</w:t>
                  </w:r>
                </w:p>
              </w:tc>
            </w:tr>
            <w:tr w:rsidR="00DD64EC" w:rsidRPr="006C456F" w14:paraId="02C6ADC3" w14:textId="77777777" w:rsidTr="00FC4287">
              <w:trPr>
                <w:trHeight w:val="302"/>
              </w:trPr>
              <w:tc>
                <w:tcPr>
                  <w:tcW w:w="2214" w:type="dxa"/>
                </w:tcPr>
                <w:p w14:paraId="661FFBB5"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7408320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7974509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E44C270"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2EE4403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057F7B3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06A761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4.5</w:t>
                  </w:r>
                </w:p>
              </w:tc>
              <w:tc>
                <w:tcPr>
                  <w:tcW w:w="1965" w:type="dxa"/>
                </w:tcPr>
                <w:p w14:paraId="5E5BCCA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46</w:t>
                  </w:r>
                </w:p>
              </w:tc>
            </w:tr>
            <w:tr w:rsidR="00DD64EC" w:rsidRPr="006C456F" w14:paraId="3ECCC7EA" w14:textId="77777777" w:rsidTr="00FC4287">
              <w:trPr>
                <w:trHeight w:val="287"/>
              </w:trPr>
              <w:tc>
                <w:tcPr>
                  <w:tcW w:w="2214" w:type="dxa"/>
                </w:tcPr>
                <w:p w14:paraId="1B04C0D3" w14:textId="77777777" w:rsidR="00DD64EC" w:rsidRPr="006C456F" w:rsidRDefault="00DD64EC" w:rsidP="00FC4287">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20660DD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062E8C0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42BF0A5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35FB7F1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0C489CD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58B65A2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9</w:t>
                  </w:r>
                </w:p>
              </w:tc>
              <w:tc>
                <w:tcPr>
                  <w:tcW w:w="1965" w:type="dxa"/>
                </w:tcPr>
                <w:p w14:paraId="66AE10F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r>
            <w:tr w:rsidR="00DD64EC" w:rsidRPr="006C456F" w14:paraId="4D19F81C" w14:textId="77777777" w:rsidTr="00FC4287">
              <w:trPr>
                <w:trHeight w:val="287"/>
              </w:trPr>
              <w:tc>
                <w:tcPr>
                  <w:tcW w:w="2214" w:type="dxa"/>
                </w:tcPr>
                <w:p w14:paraId="511E3818"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0F5AD3A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2A7571F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76A236E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4821D0E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5459022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75B4FEF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2.6</w:t>
                  </w:r>
                </w:p>
              </w:tc>
              <w:tc>
                <w:tcPr>
                  <w:tcW w:w="1965" w:type="dxa"/>
                </w:tcPr>
                <w:p w14:paraId="3BA53CC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041**</w:t>
                  </w:r>
                </w:p>
              </w:tc>
            </w:tr>
            <w:tr w:rsidR="00DD64EC" w:rsidRPr="006C456F" w14:paraId="01652970" w14:textId="77777777" w:rsidTr="00FC4287">
              <w:trPr>
                <w:trHeight w:val="302"/>
              </w:trPr>
              <w:tc>
                <w:tcPr>
                  <w:tcW w:w="2214" w:type="dxa"/>
                </w:tcPr>
                <w:p w14:paraId="78502522"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35AD76D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5AB43EA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4FD4DA9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33D1F29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1853BB9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5F50163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4.1</w:t>
                  </w:r>
                </w:p>
              </w:tc>
              <w:tc>
                <w:tcPr>
                  <w:tcW w:w="1965" w:type="dxa"/>
                </w:tcPr>
                <w:p w14:paraId="1E71736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r>
            <w:tr w:rsidR="00DD64EC" w:rsidRPr="006C456F" w14:paraId="13883474" w14:textId="77777777" w:rsidTr="00FC4287">
              <w:trPr>
                <w:trHeight w:val="287"/>
              </w:trPr>
              <w:tc>
                <w:tcPr>
                  <w:tcW w:w="2214" w:type="dxa"/>
                </w:tcPr>
                <w:p w14:paraId="20F35A32"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32D805F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24696C8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7B750AB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5428C8E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BAF89C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58446A0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0.2</w:t>
                  </w:r>
                </w:p>
              </w:tc>
              <w:tc>
                <w:tcPr>
                  <w:tcW w:w="1965" w:type="dxa"/>
                </w:tcPr>
                <w:p w14:paraId="53A59D1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r>
            <w:tr w:rsidR="00DD64EC" w:rsidRPr="006C456F" w14:paraId="24B7927D" w14:textId="77777777" w:rsidTr="00FC4287">
              <w:trPr>
                <w:trHeight w:val="287"/>
              </w:trPr>
              <w:tc>
                <w:tcPr>
                  <w:tcW w:w="2214" w:type="dxa"/>
                </w:tcPr>
                <w:p w14:paraId="6B510959"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1EE098E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9570CF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0B99564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148F562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9E9F6A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7FA7691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8</w:t>
                  </w:r>
                </w:p>
              </w:tc>
              <w:tc>
                <w:tcPr>
                  <w:tcW w:w="1965" w:type="dxa"/>
                </w:tcPr>
                <w:p w14:paraId="5478433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r>
            <w:tr w:rsidR="00DD64EC" w:rsidRPr="006C456F" w14:paraId="54B25382" w14:textId="77777777" w:rsidTr="00FC4287">
              <w:trPr>
                <w:trHeight w:val="302"/>
              </w:trPr>
              <w:tc>
                <w:tcPr>
                  <w:tcW w:w="2214" w:type="dxa"/>
                </w:tcPr>
                <w:p w14:paraId="317B8267"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6A467DB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2D51963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2DFCB9C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53702CE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1176C44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14549A0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8.2</w:t>
                  </w:r>
                </w:p>
              </w:tc>
              <w:tc>
                <w:tcPr>
                  <w:tcW w:w="1965" w:type="dxa"/>
                </w:tcPr>
                <w:p w14:paraId="0CA5EE4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02</w:t>
                  </w:r>
                </w:p>
              </w:tc>
            </w:tr>
            <w:tr w:rsidR="00DD64EC" w:rsidRPr="006C456F" w14:paraId="37CF96D3" w14:textId="77777777" w:rsidTr="00FC4287">
              <w:trPr>
                <w:trHeight w:val="287"/>
              </w:trPr>
              <w:tc>
                <w:tcPr>
                  <w:tcW w:w="2214" w:type="dxa"/>
                </w:tcPr>
                <w:p w14:paraId="583A93E4"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5A4880B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2A7F0C7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670D906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E69F6EC"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23268F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32F2A70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21FE675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76</w:t>
                  </w:r>
                </w:p>
              </w:tc>
            </w:tr>
            <w:tr w:rsidR="00DD64EC" w:rsidRPr="006C456F" w14:paraId="6AB6E596" w14:textId="77777777" w:rsidTr="00FC4287">
              <w:trPr>
                <w:trHeight w:val="287"/>
              </w:trPr>
              <w:tc>
                <w:tcPr>
                  <w:tcW w:w="2214" w:type="dxa"/>
                </w:tcPr>
                <w:p w14:paraId="31DA0029"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1344E0C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546F77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534FE63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3B3FC42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556696"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1F4D4E7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73C86AD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77</w:t>
                  </w:r>
                </w:p>
              </w:tc>
            </w:tr>
            <w:tr w:rsidR="00DD64EC" w:rsidRPr="006C456F" w14:paraId="098F9B90" w14:textId="77777777" w:rsidTr="00FC4287">
              <w:trPr>
                <w:trHeight w:val="287"/>
              </w:trPr>
              <w:tc>
                <w:tcPr>
                  <w:tcW w:w="2214" w:type="dxa"/>
                </w:tcPr>
                <w:p w14:paraId="05928988"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61B2D84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2521277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03F4C99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60E778C1"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2B107375"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312A263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5</w:t>
                  </w:r>
                </w:p>
              </w:tc>
              <w:tc>
                <w:tcPr>
                  <w:tcW w:w="1965" w:type="dxa"/>
                </w:tcPr>
                <w:p w14:paraId="39082C1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r>
            <w:tr w:rsidR="00DD64EC" w:rsidRPr="006C456F" w14:paraId="2BE4FDBF" w14:textId="77777777" w:rsidTr="00FC4287">
              <w:trPr>
                <w:trHeight w:val="287"/>
              </w:trPr>
              <w:tc>
                <w:tcPr>
                  <w:tcW w:w="2214" w:type="dxa"/>
                </w:tcPr>
                <w:p w14:paraId="654FA1CD"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3AFF220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68C9E16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23D90B5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58955ADA"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74CB5142"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36F938AE"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6</w:t>
                  </w:r>
                </w:p>
              </w:tc>
              <w:tc>
                <w:tcPr>
                  <w:tcW w:w="1965" w:type="dxa"/>
                </w:tcPr>
                <w:p w14:paraId="12002DA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08</w:t>
                  </w:r>
                </w:p>
              </w:tc>
            </w:tr>
            <w:tr w:rsidR="00DD64EC" w:rsidRPr="006C456F" w14:paraId="046E7A42" w14:textId="77777777" w:rsidTr="00FC4287">
              <w:trPr>
                <w:trHeight w:val="287"/>
              </w:trPr>
              <w:tc>
                <w:tcPr>
                  <w:tcW w:w="2214" w:type="dxa"/>
                </w:tcPr>
                <w:p w14:paraId="0AE74F33"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66D5FD9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3A6E6E2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3985E33B"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606B265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09AA1A7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5DC618AD"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7.9</w:t>
                  </w:r>
                </w:p>
              </w:tc>
              <w:tc>
                <w:tcPr>
                  <w:tcW w:w="1965" w:type="dxa"/>
                </w:tcPr>
                <w:p w14:paraId="13AD8F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17</w:t>
                  </w:r>
                </w:p>
              </w:tc>
            </w:tr>
            <w:tr w:rsidR="00DD64EC" w:rsidRPr="006C456F" w14:paraId="69153D6A" w14:textId="77777777" w:rsidTr="00FC4287">
              <w:trPr>
                <w:trHeight w:val="287"/>
              </w:trPr>
              <w:tc>
                <w:tcPr>
                  <w:tcW w:w="2214" w:type="dxa"/>
                  <w:tcBorders>
                    <w:bottom w:val="single" w:sz="8" w:space="0" w:color="auto"/>
                  </w:tcBorders>
                </w:tcPr>
                <w:p w14:paraId="1D54DA3F" w14:textId="77777777" w:rsidR="00DD64EC" w:rsidRPr="006C456F" w:rsidRDefault="00DD64EC"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5B455310"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0D908527"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7C50D1B3"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4389CA7F"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182A3764"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69BB539"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1965" w:type="dxa"/>
                  <w:tcBorders>
                    <w:bottom w:val="single" w:sz="8" w:space="0" w:color="auto"/>
                  </w:tcBorders>
                </w:tcPr>
                <w:p w14:paraId="3E840088" w14:textId="77777777" w:rsidR="00DD64EC" w:rsidRPr="006C456F" w:rsidRDefault="00DD64EC" w:rsidP="00FC4287">
                  <w:pPr>
                    <w:jc w:val="center"/>
                    <w:rPr>
                      <w:rFonts w:ascii="Times New Roman" w:hAnsi="Times New Roman" w:cs="Times New Roman"/>
                      <w:lang w:val="en-AU"/>
                    </w:rPr>
                  </w:pPr>
                  <w:r w:rsidRPr="006C456F">
                    <w:rPr>
                      <w:rFonts w:ascii="Times New Roman" w:hAnsi="Times New Roman" w:cs="Times New Roman"/>
                      <w:lang w:val="en-AU"/>
                    </w:rPr>
                    <w:t>.974</w:t>
                  </w:r>
                </w:p>
              </w:tc>
            </w:tr>
          </w:tbl>
          <w:p w14:paraId="7138932A" w14:textId="5A2AAA0F" w:rsidR="00DD64EC" w:rsidRPr="006C456F" w:rsidRDefault="00DD64EC" w:rsidP="005C7B6B">
            <w:pPr>
              <w:pStyle w:val="BodyText"/>
            </w:pPr>
            <w:bookmarkStart w:id="25" w:name="OLE_LINK2"/>
            <w:r w:rsidRPr="00DD64EC">
              <w:t>†</w:t>
            </w:r>
            <w:bookmarkEnd w:id="25"/>
            <w:r w:rsidRPr="006C456F">
              <w:t xml:space="preserve"> </w:t>
            </w:r>
            <w:proofErr w:type="gramStart"/>
            <w:r w:rsidRPr="006C456F">
              <w:t>notes</w:t>
            </w:r>
            <w:proofErr w:type="gramEnd"/>
            <w:r w:rsidRPr="006C456F">
              <w:t xml:space="preserve"> </w:t>
            </w:r>
            <w:r>
              <w:t>variable was log</w:t>
            </w:r>
            <w:r w:rsidRPr="00DD64EC">
              <w:t xml:space="preserve">10 </w:t>
            </w:r>
            <w:r>
              <w:t xml:space="preserve">transformed as assumption of normality was violated. </w:t>
            </w:r>
            <w:r w:rsidRPr="00DD64EC">
              <w:t>‡</w:t>
            </w:r>
            <w:r>
              <w:t xml:space="preserve"> </w:t>
            </w:r>
            <w:proofErr w:type="gramStart"/>
            <w:r>
              <w:t>notes</w:t>
            </w:r>
            <w:proofErr w:type="gramEnd"/>
            <w:r>
              <w:t xml:space="preserve"> Welch’s ANOVA as homogeneity of variances was violated. </w:t>
            </w:r>
            <w:r w:rsidRPr="006C456F">
              <w:t>WASO = wake after sleep onset</w:t>
            </w:r>
            <w:r>
              <w:t>.</w:t>
            </w:r>
            <w:r w:rsidRPr="006C456F">
              <w:t xml:space="preserve"> </w:t>
            </w:r>
            <w:r>
              <w:t>A</w:t>
            </w:r>
            <w:r w:rsidRPr="006C456F">
              <w:t xml:space="preserve">ll times reported in minutes. Sleep </w:t>
            </w:r>
            <w:proofErr w:type="spellStart"/>
            <w:r w:rsidRPr="006C456F">
              <w:t>macroarchitecture</w:t>
            </w:r>
            <w:proofErr w:type="spellEnd"/>
            <w:r w:rsidRPr="006C456F">
              <w:t xml:space="preserve"> variables reported following AASM criteria. </w:t>
            </w:r>
          </w:p>
        </w:tc>
      </w:tr>
    </w:tbl>
    <w:p w14:paraId="52343BF0" w14:textId="52CAC178" w:rsidR="00DD64EC" w:rsidRPr="00DD64EC" w:rsidRDefault="00DD64EC" w:rsidP="00DD64EC">
      <w:pPr>
        <w:pStyle w:val="BodyText"/>
        <w:ind w:firstLine="0"/>
      </w:pPr>
      <w:r w:rsidRPr="005E4C43">
        <w:lastRenderedPageBreak/>
        <w:t>and NRS group</w:t>
      </w:r>
      <w:r>
        <w:t>s</w:t>
      </w:r>
      <w:r w:rsidRPr="005E4C43">
        <w:t xml:space="preserve"> (mean difference = −5.88, </w:t>
      </w:r>
      <w:r w:rsidRPr="005E4C43">
        <w:rPr>
          <w:i/>
          <w:iCs/>
        </w:rPr>
        <w:t>p</w:t>
      </w:r>
      <w:r w:rsidRPr="005E4C43">
        <w:t xml:space="preserve"> = .003). No significant difference was found between the ID and NRS groups (mean difference = 1.59, </w:t>
      </w:r>
      <w:r w:rsidRPr="005E4C43">
        <w:rPr>
          <w:i/>
          <w:iCs/>
        </w:rPr>
        <w:t>p</w:t>
      </w:r>
      <w:r w:rsidRPr="005E4C43">
        <w:t xml:space="preserve"> = .933).</w:t>
      </w:r>
    </w:p>
    <w:p w14:paraId="292CB567" w14:textId="3C53ECC4" w:rsidR="00644A59" w:rsidRDefault="007C677D" w:rsidP="00644A59">
      <w:pPr>
        <w:pStyle w:val="BodyText"/>
        <w:rPr>
          <w:lang w:val="en-AU"/>
        </w:rPr>
      </w:pPr>
      <w:r>
        <w:t xml:space="preserve">The only significant difference between groups in sleep </w:t>
      </w:r>
      <w:proofErr w:type="spellStart"/>
      <w:r>
        <w:t>macroarchitecture</w:t>
      </w:r>
      <w:proofErr w:type="spellEnd"/>
      <w:r>
        <w:t xml:space="preserve"> was in REM latency, </w:t>
      </w:r>
      <w:proofErr w:type="gramStart"/>
      <w:r>
        <w:rPr>
          <w:i/>
          <w:iCs/>
        </w:rPr>
        <w:t>F</w:t>
      </w:r>
      <w:r>
        <w:t>(</w:t>
      </w:r>
      <w:proofErr w:type="gramEnd"/>
      <w:r>
        <w:t xml:space="preserve">2, 28) = 3.58, </w:t>
      </w:r>
      <w:r>
        <w:rPr>
          <w:i/>
          <w:iCs/>
        </w:rPr>
        <w:t>p</w:t>
      </w:r>
      <w:r>
        <w:t xml:space="preserve"> = .042</w:t>
      </w:r>
      <w:r w:rsidR="00DD64EC">
        <w:t xml:space="preserve">. Post-hoc comparisons using a Bonferroni correction showed the NRS group had significantly reduced REM latency in comparison to healthy controls (mean difference = </w:t>
      </w:r>
      <w:r w:rsidR="00DD64EC" w:rsidRPr="00DD64EC">
        <w:t>–</w:t>
      </w:r>
      <w:r w:rsidR="00DD64EC">
        <w:t xml:space="preserve">48.24 minutes, </w:t>
      </w:r>
      <w:r w:rsidR="00DD64EC">
        <w:rPr>
          <w:i/>
          <w:iCs/>
        </w:rPr>
        <w:t>p</w:t>
      </w:r>
      <w:r w:rsidR="00DD64EC">
        <w:t xml:space="preserve"> =</w:t>
      </w:r>
      <w:r w:rsidR="00644A59">
        <w:t xml:space="preserve"> .044). </w:t>
      </w:r>
      <w:r w:rsidR="00DD64EC">
        <w:t xml:space="preserve"> </w:t>
      </w:r>
      <w:bookmarkStart w:id="26" w:name="descriptives"/>
      <w:bookmarkEnd w:id="22"/>
      <w:r w:rsidR="00644A59">
        <w:t xml:space="preserve"> </w:t>
      </w:r>
      <w:bookmarkStart w:id="27" w:name="_Toc176258840"/>
      <w:bookmarkStart w:id="28" w:name="comparing-kss-scores-between-groups"/>
      <w:bookmarkEnd w:id="26"/>
    </w:p>
    <w:p w14:paraId="7D17A7F9" w14:textId="54ED2837" w:rsidR="004551A5" w:rsidRPr="006C456F" w:rsidRDefault="004551A5" w:rsidP="00644A59">
      <w:pPr>
        <w:pStyle w:val="Heading2"/>
      </w:pPr>
      <w:r w:rsidRPr="006C456F">
        <w:t xml:space="preserve">Comparing </w:t>
      </w:r>
      <w:r w:rsidR="009E407B" w:rsidRPr="006C456F">
        <w:t>Subjective Sleepiness Scores Between Groups</w:t>
      </w:r>
      <w:bookmarkEnd w:id="27"/>
    </w:p>
    <w:p w14:paraId="573D392B" w14:textId="6B051B8D" w:rsidR="001A100C" w:rsidRDefault="005C7086" w:rsidP="00B720CE">
      <w:pPr>
        <w:pStyle w:val="FirstParagraph"/>
        <w:rPr>
          <w:lang w:val="en-AU"/>
        </w:rPr>
      </w:pPr>
      <w:r w:rsidRPr="006C456F">
        <w:rPr>
          <w:lang w:val="en-AU"/>
        </w:rPr>
        <w:t xml:space="preserve">To </w:t>
      </w:r>
      <w:r w:rsidR="00A80725" w:rsidRPr="006C456F">
        <w:rPr>
          <w:lang w:val="en-AU"/>
        </w:rPr>
        <w:t xml:space="preserve">assess if there were group differences in subjective sleepiness </w:t>
      </w:r>
      <w:r w:rsidRPr="006C456F">
        <w:rPr>
          <w:lang w:val="en-AU"/>
        </w:rPr>
        <w:t>at habitual wake time between groups, a</w:t>
      </w:r>
      <w:r w:rsidR="00A9345A" w:rsidRPr="006C456F">
        <w:rPr>
          <w:lang w:val="en-AU"/>
        </w:rPr>
        <w:t xml:space="preserve"> one-way </w:t>
      </w:r>
      <w:r w:rsidR="001A100C">
        <w:rPr>
          <w:lang w:val="en-AU"/>
        </w:rPr>
        <w:t xml:space="preserve">ANOVA </w:t>
      </w:r>
      <w:r w:rsidR="00A9345A" w:rsidRPr="006C456F">
        <w:rPr>
          <w:lang w:val="en-AU"/>
        </w:rPr>
        <w:t xml:space="preserve">was conducted </w:t>
      </w:r>
      <w:r w:rsidRPr="006C456F">
        <w:rPr>
          <w:lang w:val="en-AU"/>
        </w:rPr>
        <w:t>on KSS scores</w:t>
      </w:r>
      <w:r w:rsidR="006F4194">
        <w:rPr>
          <w:lang w:val="en-AU"/>
        </w:rPr>
        <w:t xml:space="preserve"> (Table 1)</w:t>
      </w:r>
      <w:r w:rsidR="003127C4" w:rsidRPr="006C456F">
        <w:rPr>
          <w:lang w:val="en-AU"/>
        </w:rPr>
        <w:t xml:space="preserve">. </w:t>
      </w:r>
      <w:r w:rsidR="001A100C" w:rsidRPr="001A100C">
        <w:t xml:space="preserve">Assumption checks showed that the data met the assumption of homogeneity of variances, </w:t>
      </w:r>
      <w:proofErr w:type="gramStart"/>
      <w:r w:rsidR="001A100C" w:rsidRPr="001A100C">
        <w:rPr>
          <w:i/>
          <w:iCs/>
        </w:rPr>
        <w:t>F</w:t>
      </w:r>
      <w:r w:rsidR="001A100C" w:rsidRPr="001A100C">
        <w:t>(</w:t>
      </w:r>
      <w:proofErr w:type="gramEnd"/>
      <w:r w:rsidR="001A100C" w:rsidRPr="001A100C">
        <w:t xml:space="preserve">2, 30) = 1.77, </w:t>
      </w:r>
      <w:r w:rsidR="001A100C" w:rsidRPr="001A100C">
        <w:rPr>
          <w:i/>
          <w:iCs/>
        </w:rPr>
        <w:t>p</w:t>
      </w:r>
      <w:r w:rsidR="001A100C" w:rsidRPr="001A100C">
        <w:t xml:space="preserve"> = .187, and the assumption of normality, </w:t>
      </w:r>
      <w:r w:rsidR="001A100C" w:rsidRPr="001A100C">
        <w:rPr>
          <w:i/>
          <w:iCs/>
        </w:rPr>
        <w:t>W</w:t>
      </w:r>
      <w:r w:rsidR="001A100C" w:rsidRPr="001A100C">
        <w:t xml:space="preserve"> = 0.967, </w:t>
      </w:r>
      <w:r w:rsidR="001A100C" w:rsidRPr="001A100C">
        <w:rPr>
          <w:i/>
          <w:iCs/>
        </w:rPr>
        <w:t>p</w:t>
      </w:r>
      <w:r w:rsidR="001A100C" w:rsidRPr="001A100C">
        <w:t xml:space="preserve"> = .395</w:t>
      </w:r>
      <w:r w:rsidR="00991607" w:rsidRPr="006C456F">
        <w:rPr>
          <w:lang w:val="en-AU"/>
        </w:rPr>
        <w:t xml:space="preserve">. The ANOVA </w:t>
      </w:r>
      <w:r w:rsidRPr="006C456F">
        <w:rPr>
          <w:lang w:val="en-AU"/>
        </w:rPr>
        <w:t>revealed a</w:t>
      </w:r>
      <w:r w:rsidR="00991607" w:rsidRPr="006C456F">
        <w:rPr>
          <w:lang w:val="en-AU"/>
        </w:rPr>
        <w:t xml:space="preserve"> </w:t>
      </w:r>
      <w:r w:rsidRPr="006C456F">
        <w:rPr>
          <w:lang w:val="en-AU"/>
        </w:rPr>
        <w:t>mediu</w:t>
      </w:r>
      <w:r w:rsidR="00A80725" w:rsidRPr="006C456F">
        <w:rPr>
          <w:lang w:val="en-AU"/>
        </w:rPr>
        <w:t xml:space="preserve">m non-significant </w:t>
      </w:r>
      <w:r w:rsidRPr="006C456F">
        <w:rPr>
          <w:lang w:val="en-AU"/>
        </w:rPr>
        <w:t xml:space="preserve">effect </w:t>
      </w:r>
      <w:r w:rsidR="00A80725" w:rsidRPr="006C456F">
        <w:rPr>
          <w:lang w:val="en-AU"/>
        </w:rPr>
        <w:t>of</w:t>
      </w:r>
      <w:r w:rsidRPr="006C456F">
        <w:rPr>
          <w:lang w:val="en-AU"/>
        </w:rPr>
        <w:t xml:space="preserve"> group</w:t>
      </w:r>
      <w:r w:rsidR="00991607" w:rsidRPr="006C456F">
        <w:rPr>
          <w:lang w:val="en-AU"/>
        </w:rPr>
        <w:t xml:space="preserve">, </w:t>
      </w:r>
      <w:r w:rsidR="00991607" w:rsidRPr="001A100C">
        <w:rPr>
          <w:i/>
          <w:iCs/>
          <w:lang w:val="en-AU"/>
        </w:rPr>
        <w:t>F</w:t>
      </w:r>
      <w:r w:rsidR="00991607" w:rsidRPr="006C456F">
        <w:rPr>
          <w:lang w:val="en-AU"/>
        </w:rPr>
        <w:t xml:space="preserve">(2, 30) = 1.90, </w:t>
      </w:r>
      <w:r w:rsidR="00991607" w:rsidRPr="006C456F">
        <w:rPr>
          <w:i/>
          <w:iCs/>
          <w:lang w:val="en-AU"/>
        </w:rPr>
        <w:t>p</w:t>
      </w:r>
      <w:r w:rsidR="00991607" w:rsidRPr="006C456F">
        <w:rPr>
          <w:lang w:val="en-AU"/>
        </w:rPr>
        <w:t xml:space="preserve"> = .168, η² = 0.11</w:t>
      </w:r>
      <w:r w:rsidR="009E407B">
        <w:rPr>
          <w:lang w:val="en-AU"/>
        </w:rPr>
        <w:t xml:space="preserve"> (Figure 1)</w:t>
      </w:r>
      <w:r w:rsidR="00991607" w:rsidRPr="006C456F">
        <w:rPr>
          <w:lang w:val="en-AU"/>
        </w:rPr>
        <w:t>.</w:t>
      </w:r>
      <w:r w:rsidR="001A100C">
        <w:rPr>
          <w:lang w:val="en-AU"/>
        </w:rPr>
        <w:t xml:space="preserve"> </w:t>
      </w:r>
    </w:p>
    <w:p w14:paraId="39D56CF8" w14:textId="77777777" w:rsidR="005C7B6B" w:rsidRPr="006C456F" w:rsidRDefault="005C7B6B" w:rsidP="005C7B6B">
      <w:pPr>
        <w:pStyle w:val="Heading2"/>
      </w:pPr>
      <w:r w:rsidRPr="006C456F">
        <w:t>Figure 1</w:t>
      </w:r>
    </w:p>
    <w:p w14:paraId="4BC22C4D" w14:textId="77777777" w:rsidR="005C7B6B" w:rsidRPr="006F4194" w:rsidRDefault="005C7B6B" w:rsidP="005C7B6B">
      <w:pPr>
        <w:pStyle w:val="BodyText"/>
        <w:ind w:firstLine="0"/>
        <w:rPr>
          <w:i/>
          <w:iCs/>
          <w:lang w:val="en-AU"/>
        </w:rPr>
      </w:pPr>
      <w:r>
        <w:rPr>
          <w:i/>
          <w:iCs/>
          <w:lang w:val="en-AU"/>
        </w:rPr>
        <w:t>Non-significant Differences in Subjective Sleepiness Scores by Group</w:t>
      </w:r>
    </w:p>
    <w:p w14:paraId="732A6760" w14:textId="77777777" w:rsidR="005C7B6B" w:rsidRPr="006C456F" w:rsidRDefault="005C7B6B" w:rsidP="005C7B6B">
      <w:pPr>
        <w:rPr>
          <w:lang w:val="en-AU"/>
        </w:rPr>
      </w:pPr>
      <w:r w:rsidRPr="006C456F">
        <w:rPr>
          <w:noProof/>
          <w:lang w:val="en-AU"/>
        </w:rPr>
        <w:drawing>
          <wp:inline distT="0" distB="0" distL="0" distR="0" wp14:anchorId="18CE1E39" wp14:editId="366A1F03">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6"/>
                    <a:stretch>
                      <a:fillRect/>
                    </a:stretch>
                  </pic:blipFill>
                  <pic:spPr>
                    <a:xfrm>
                      <a:off x="0" y="0"/>
                      <a:ext cx="2880000" cy="1728000"/>
                    </a:xfrm>
                    <a:prstGeom prst="rect">
                      <a:avLst/>
                    </a:prstGeom>
                  </pic:spPr>
                </pic:pic>
              </a:graphicData>
            </a:graphic>
          </wp:inline>
        </w:drawing>
      </w:r>
    </w:p>
    <w:p w14:paraId="3CCCD32C" w14:textId="77777777" w:rsidR="005C7B6B" w:rsidRDefault="005C7B6B" w:rsidP="005C7B6B">
      <w:pPr>
        <w:pStyle w:val="BodyText"/>
        <w:ind w:firstLine="0"/>
        <w:rPr>
          <w:lang w:val="en-AU"/>
        </w:rPr>
      </w:pPr>
      <w:r w:rsidRPr="00944D5F">
        <w:rPr>
          <w:i/>
          <w:iCs/>
          <w:lang w:val="en-AU"/>
        </w:rPr>
        <w:t xml:space="preserve">Note. </w:t>
      </w:r>
      <w:r w:rsidRPr="00944D5F">
        <w:rPr>
          <w:lang w:val="en-AU"/>
        </w:rPr>
        <w:t>Horizontal lines represent median scores, while boxes show interquartile range (IQR). Whiskers extend to 1.5 times the IQR with outlier</w:t>
      </w:r>
      <w:r>
        <w:rPr>
          <w:lang w:val="en-AU"/>
        </w:rPr>
        <w:t>s shown as dots</w:t>
      </w:r>
      <w:r w:rsidRPr="00944D5F">
        <w:rPr>
          <w:lang w:val="en-AU"/>
        </w:rPr>
        <w:t>.</w:t>
      </w:r>
    </w:p>
    <w:p w14:paraId="5BC4E07F" w14:textId="77777777" w:rsidR="005C7B6B" w:rsidRPr="005C7B6B" w:rsidRDefault="005C7B6B" w:rsidP="005C7B6B">
      <w:pPr>
        <w:pStyle w:val="BodyText"/>
        <w:rPr>
          <w:lang w:val="en-AU"/>
        </w:rPr>
      </w:pPr>
    </w:p>
    <w:p w14:paraId="1A4738E5" w14:textId="072E8833" w:rsidR="004551A5" w:rsidRDefault="00A80725" w:rsidP="00783024">
      <w:pPr>
        <w:pStyle w:val="Heading2"/>
      </w:pPr>
      <w:bookmarkStart w:id="29" w:name="Xfe874da4667a21f4e9e660b014751bd8b9d020b"/>
      <w:bookmarkEnd w:id="28"/>
      <w:r w:rsidRPr="006C456F">
        <w:t xml:space="preserve">Comparing </w:t>
      </w:r>
      <w:r w:rsidR="009E407B" w:rsidRPr="006C456F">
        <w:t>Objective Sleepiness Between Groups</w:t>
      </w:r>
    </w:p>
    <w:p w14:paraId="42A3F01F" w14:textId="74615F66" w:rsidR="000F313B" w:rsidRDefault="00ED0B15" w:rsidP="000A2E00">
      <w:pPr>
        <w:pStyle w:val="BodyText"/>
        <w:rPr>
          <w:lang w:val="en-AU"/>
        </w:rPr>
      </w:pPr>
      <w:r w:rsidRPr="006C456F">
        <w:rPr>
          <w:lang w:val="en-AU"/>
        </w:rPr>
        <w:t xml:space="preserve">To investigate if </w:t>
      </w:r>
      <w:r w:rsidR="009E407B">
        <w:rPr>
          <w:lang w:val="en-AU"/>
        </w:rPr>
        <w:t>objective sleepiness upon awakening differed</w:t>
      </w:r>
      <w:r w:rsidRPr="006C456F">
        <w:rPr>
          <w:lang w:val="en-AU"/>
        </w:rPr>
        <w:t xml:space="preserve"> between groups, </w:t>
      </w:r>
      <w:r>
        <w:rPr>
          <w:lang w:val="en-AU"/>
        </w:rPr>
        <w:t>three</w:t>
      </w:r>
      <w:r w:rsidRPr="006C456F">
        <w:rPr>
          <w:lang w:val="en-AU"/>
        </w:rPr>
        <w:t xml:space="preserve"> one-way ANOVA</w:t>
      </w:r>
      <w:r>
        <w:rPr>
          <w:lang w:val="en-AU"/>
        </w:rPr>
        <w:t>s</w:t>
      </w:r>
      <w:r w:rsidRPr="006C456F">
        <w:rPr>
          <w:lang w:val="en-AU"/>
        </w:rPr>
        <w:t xml:space="preserve"> </w:t>
      </w:r>
      <w:r w:rsidR="009E407B">
        <w:rPr>
          <w:lang w:val="en-AU"/>
        </w:rPr>
        <w:t>were conducted using a cluster mass permutation analysis</w:t>
      </w:r>
      <w:r w:rsidR="0011229A">
        <w:rPr>
          <w:lang w:val="en-AU"/>
        </w:rPr>
        <w:t xml:space="preserve"> (Figure 2)</w:t>
      </w:r>
      <w:r w:rsidR="009E407B">
        <w:rPr>
          <w:lang w:val="en-AU"/>
        </w:rPr>
        <w:t xml:space="preserve">. </w:t>
      </w:r>
      <w:r w:rsidR="0011229A">
        <w:rPr>
          <w:lang w:val="en-AU"/>
        </w:rPr>
        <w:t xml:space="preserve">No </w:t>
      </w:r>
      <w:r w:rsidR="0011229A">
        <w:rPr>
          <w:lang w:val="en-AU"/>
        </w:rPr>
        <w:lastRenderedPageBreak/>
        <w:t xml:space="preserve">significant cluster differences for </w:t>
      </w:r>
      <w:r w:rsidR="000A2E00">
        <w:rPr>
          <w:lang w:val="en-AU"/>
        </w:rPr>
        <w:t>AAC</w:t>
      </w:r>
      <w:r w:rsidR="0011229A">
        <w:rPr>
          <w:lang w:val="en-AU"/>
        </w:rPr>
        <w:t xml:space="preserve"> were detected between groups before or after correcting for multiple comparisons, smallest uncorrected </w:t>
      </w:r>
      <w:proofErr w:type="spellStart"/>
      <w:r w:rsidR="0011229A" w:rsidRPr="006C456F">
        <w:rPr>
          <w:rFonts w:eastAsiaTheme="majorEastAsia"/>
          <w:i/>
          <w:iCs/>
          <w:color w:val="000000" w:themeColor="text1"/>
          <w:lang w:val="en-AU"/>
        </w:rPr>
        <w:t>p</w:t>
      </w:r>
      <w:r w:rsidR="0011229A" w:rsidRPr="006C456F">
        <w:rPr>
          <w:rFonts w:eastAsiaTheme="majorEastAsia"/>
          <w:color w:val="000000" w:themeColor="text1"/>
          <w:vertAlign w:val="superscript"/>
          <w:lang w:val="en-AU"/>
        </w:rPr>
        <w:t>channel</w:t>
      </w:r>
      <w:proofErr w:type="spellEnd"/>
      <w:r w:rsidR="0011229A">
        <w:rPr>
          <w:lang w:val="en-AU"/>
        </w:rPr>
        <w:t xml:space="preserve">-value </w:t>
      </w:r>
      <w:r w:rsidR="0011229A">
        <w:rPr>
          <w:i/>
          <w:iCs/>
          <w:lang w:val="en-AU"/>
        </w:rPr>
        <w:t>F</w:t>
      </w:r>
      <w:r w:rsidR="0011229A">
        <w:rPr>
          <w:lang w:val="en-AU"/>
        </w:rPr>
        <w:t xml:space="preserve">(2) = 2.66 </w:t>
      </w:r>
      <w:proofErr w:type="spellStart"/>
      <w:r w:rsidR="0011229A">
        <w:rPr>
          <w:i/>
          <w:iCs/>
          <w:lang w:val="en-AU"/>
        </w:rPr>
        <w:t>p</w:t>
      </w:r>
      <w:r w:rsidR="0011229A">
        <w:rPr>
          <w:vertAlign w:val="superscript"/>
          <w:lang w:val="en-AU"/>
        </w:rPr>
        <w:t>uncorrected</w:t>
      </w:r>
      <w:proofErr w:type="spellEnd"/>
      <w:r w:rsidR="0011229A">
        <w:rPr>
          <w:vertAlign w:val="superscript"/>
          <w:lang w:val="en-AU"/>
        </w:rPr>
        <w:t xml:space="preserve"> </w:t>
      </w:r>
      <w:r w:rsidR="0011229A">
        <w:rPr>
          <w:lang w:val="en-AU"/>
        </w:rPr>
        <w:t xml:space="preserve">= .080, </w:t>
      </w:r>
      <w:proofErr w:type="spellStart"/>
      <w:r w:rsidR="0011229A">
        <w:rPr>
          <w:i/>
          <w:iCs/>
          <w:lang w:val="en-AU"/>
        </w:rPr>
        <w:t>p</w:t>
      </w:r>
      <w:r w:rsidR="0011229A">
        <w:rPr>
          <w:vertAlign w:val="superscript"/>
          <w:lang w:val="en-AU"/>
        </w:rPr>
        <w:t>fwe</w:t>
      </w:r>
      <w:proofErr w:type="spellEnd"/>
      <w:r w:rsidR="0011229A">
        <w:rPr>
          <w:lang w:val="en-AU"/>
        </w:rPr>
        <w:t xml:space="preserve"> = .710. </w:t>
      </w:r>
      <w:r w:rsidR="000A2E00">
        <w:rPr>
          <w:lang w:val="en-AU"/>
        </w:rPr>
        <w:t xml:space="preserve">For SR in the eyes open condition, there </w:t>
      </w:r>
      <w:r w:rsidR="0068661D" w:rsidRPr="006C456F">
        <w:rPr>
          <w:lang w:val="en-AU"/>
        </w:rPr>
        <w:t>were no</w:t>
      </w:r>
      <w:r>
        <w:rPr>
          <w:lang w:val="en-AU"/>
        </w:rPr>
        <w:t xml:space="preserve"> </w:t>
      </w:r>
      <w:r w:rsidR="000F313B" w:rsidRPr="006C456F">
        <w:rPr>
          <w:lang w:val="en-AU"/>
        </w:rPr>
        <w:t xml:space="preserve">significant </w:t>
      </w:r>
      <w:r w:rsidR="00A837AD">
        <w:rPr>
          <w:lang w:val="en-AU"/>
        </w:rPr>
        <w:t xml:space="preserve">cluster differences between groups before or after correcting for multiple comparisons, smallest uncorrected </w:t>
      </w:r>
      <w:proofErr w:type="spellStart"/>
      <w:r w:rsidR="00A837AD" w:rsidRPr="006C456F">
        <w:rPr>
          <w:rFonts w:eastAsiaTheme="majorEastAsia"/>
          <w:i/>
          <w:iCs/>
          <w:color w:val="000000" w:themeColor="text1"/>
          <w:lang w:val="en-AU"/>
        </w:rPr>
        <w:t>p</w:t>
      </w:r>
      <w:r w:rsidR="00A837AD" w:rsidRPr="006C456F">
        <w:rPr>
          <w:rFonts w:eastAsiaTheme="majorEastAsia"/>
          <w:color w:val="000000" w:themeColor="text1"/>
          <w:vertAlign w:val="superscript"/>
          <w:lang w:val="en-AU"/>
        </w:rPr>
        <w:t>channel</w:t>
      </w:r>
      <w:proofErr w:type="spellEnd"/>
      <w:r w:rsidR="00A837AD">
        <w:rPr>
          <w:lang w:val="en-AU"/>
        </w:rPr>
        <w:t xml:space="preserve">-value </w:t>
      </w:r>
      <w:r w:rsidR="00A837AD">
        <w:rPr>
          <w:i/>
          <w:iCs/>
          <w:lang w:val="en-AU"/>
        </w:rPr>
        <w:t>F</w:t>
      </w:r>
      <w:r w:rsidR="00A837AD">
        <w:rPr>
          <w:lang w:val="en-AU"/>
        </w:rPr>
        <w:t xml:space="preserve">(2) = 1.45, </w:t>
      </w:r>
      <w:proofErr w:type="spellStart"/>
      <w:r w:rsidR="00A837AD">
        <w:rPr>
          <w:i/>
          <w:iCs/>
          <w:lang w:val="en-AU"/>
        </w:rPr>
        <w:t>p</w:t>
      </w:r>
      <w:r w:rsidR="00A837AD">
        <w:rPr>
          <w:vertAlign w:val="superscript"/>
          <w:lang w:val="en-AU"/>
        </w:rPr>
        <w:t>uncorrected</w:t>
      </w:r>
      <w:proofErr w:type="spellEnd"/>
      <w:r w:rsidR="00A837AD">
        <w:rPr>
          <w:vertAlign w:val="superscript"/>
          <w:lang w:val="en-AU"/>
        </w:rPr>
        <w:t xml:space="preserve"> </w:t>
      </w:r>
      <w:r w:rsidR="00A837AD">
        <w:rPr>
          <w:lang w:val="en-AU"/>
        </w:rPr>
        <w:t xml:space="preserve">= .252, </w:t>
      </w:r>
      <w:proofErr w:type="spellStart"/>
      <w:r w:rsidR="00A837AD">
        <w:rPr>
          <w:i/>
          <w:iCs/>
          <w:lang w:val="en-AU"/>
        </w:rPr>
        <w:t>p</w:t>
      </w:r>
      <w:r w:rsidR="00A837AD">
        <w:rPr>
          <w:vertAlign w:val="superscript"/>
          <w:lang w:val="en-AU"/>
        </w:rPr>
        <w:t>fwe</w:t>
      </w:r>
      <w:proofErr w:type="spellEnd"/>
      <w:r w:rsidR="00A837AD">
        <w:rPr>
          <w:lang w:val="en-AU"/>
        </w:rPr>
        <w:t xml:space="preserve"> = .826</w:t>
      </w:r>
      <w:r w:rsidR="000A2E00">
        <w:rPr>
          <w:lang w:val="en-AU"/>
        </w:rPr>
        <w:t xml:space="preserve">. </w:t>
      </w:r>
      <w:r w:rsidR="00E254F3">
        <w:rPr>
          <w:lang w:val="en-AU"/>
        </w:rPr>
        <w:t>For the SR i</w:t>
      </w:r>
      <w:r w:rsidR="000A2E00">
        <w:rPr>
          <w:lang w:val="en-AU"/>
        </w:rPr>
        <w:t xml:space="preserve">n the eyes closed condition, there were also no </w:t>
      </w:r>
      <w:r w:rsidR="00A837AD" w:rsidRPr="006C456F">
        <w:rPr>
          <w:lang w:val="en-AU"/>
        </w:rPr>
        <w:t xml:space="preserve">significant </w:t>
      </w:r>
      <w:r w:rsidR="00A837AD">
        <w:rPr>
          <w:lang w:val="en-AU"/>
        </w:rPr>
        <w:t xml:space="preserve">cluster differences between groups before or after correcting for multiple comparisons, smallest uncorrected </w:t>
      </w:r>
      <w:proofErr w:type="spellStart"/>
      <w:r w:rsidR="00A837AD" w:rsidRPr="006C456F">
        <w:rPr>
          <w:rFonts w:eastAsiaTheme="majorEastAsia"/>
          <w:i/>
          <w:iCs/>
          <w:color w:val="000000" w:themeColor="text1"/>
          <w:lang w:val="en-AU"/>
        </w:rPr>
        <w:t>p</w:t>
      </w:r>
      <w:r w:rsidR="00A837AD" w:rsidRPr="006C456F">
        <w:rPr>
          <w:rFonts w:eastAsiaTheme="majorEastAsia"/>
          <w:color w:val="000000" w:themeColor="text1"/>
          <w:vertAlign w:val="superscript"/>
          <w:lang w:val="en-AU"/>
        </w:rPr>
        <w:t>channel</w:t>
      </w:r>
      <w:proofErr w:type="spellEnd"/>
      <w:r w:rsidR="00A837AD">
        <w:rPr>
          <w:lang w:val="en-AU"/>
        </w:rPr>
        <w:t xml:space="preserve">-value </w:t>
      </w:r>
      <w:r w:rsidR="00A837AD">
        <w:rPr>
          <w:i/>
          <w:iCs/>
          <w:lang w:val="en-AU"/>
        </w:rPr>
        <w:t>F</w:t>
      </w:r>
      <w:r w:rsidR="00A837AD">
        <w:rPr>
          <w:lang w:val="en-AU"/>
        </w:rPr>
        <w:t xml:space="preserve">(2) = 1.15, </w:t>
      </w:r>
      <w:proofErr w:type="spellStart"/>
      <w:r w:rsidR="00A837AD">
        <w:rPr>
          <w:i/>
          <w:iCs/>
          <w:lang w:val="en-AU"/>
        </w:rPr>
        <w:t>p</w:t>
      </w:r>
      <w:r w:rsidR="00A837AD">
        <w:rPr>
          <w:vertAlign w:val="superscript"/>
          <w:lang w:val="en-AU"/>
        </w:rPr>
        <w:t>uncorrected</w:t>
      </w:r>
      <w:proofErr w:type="spellEnd"/>
      <w:r w:rsidR="00A837AD">
        <w:rPr>
          <w:vertAlign w:val="superscript"/>
          <w:lang w:val="en-AU"/>
        </w:rPr>
        <w:t xml:space="preserve"> </w:t>
      </w:r>
      <w:r w:rsidR="00A837AD">
        <w:rPr>
          <w:lang w:val="en-AU"/>
        </w:rPr>
        <w:t xml:space="preserve">= .334, </w:t>
      </w:r>
      <w:proofErr w:type="spellStart"/>
      <w:r w:rsidR="00A837AD">
        <w:rPr>
          <w:i/>
          <w:iCs/>
          <w:lang w:val="en-AU"/>
        </w:rPr>
        <w:t>p</w:t>
      </w:r>
      <w:r w:rsidR="00A837AD">
        <w:rPr>
          <w:vertAlign w:val="superscript"/>
          <w:lang w:val="en-AU"/>
        </w:rPr>
        <w:t>fwe</w:t>
      </w:r>
      <w:proofErr w:type="spellEnd"/>
      <w:r w:rsidR="00A837AD">
        <w:rPr>
          <w:lang w:val="en-AU"/>
        </w:rPr>
        <w:t xml:space="preserve"> = .939.</w:t>
      </w:r>
      <w:r w:rsidR="000A2E00">
        <w:rPr>
          <w:lang w:val="en-AU"/>
        </w:rPr>
        <w:t xml:space="preserve"> These findings indicate there are no measurable differences in commonly used measures of EEG objective sleepiness between groups. </w:t>
      </w:r>
    </w:p>
    <w:p w14:paraId="432BD5E3" w14:textId="77777777" w:rsidR="005C7B6B" w:rsidRPr="00C94FAE" w:rsidRDefault="005C7B6B" w:rsidP="005C7B6B">
      <w:pPr>
        <w:pStyle w:val="Heading2"/>
      </w:pPr>
      <w:r w:rsidRPr="006C456F">
        <w:t>Figure 2</w:t>
      </w:r>
    </w:p>
    <w:p w14:paraId="03B93079" w14:textId="77777777" w:rsidR="005C7B6B" w:rsidRPr="00C94FAE" w:rsidRDefault="005C7B6B" w:rsidP="005C7B6B">
      <w:pPr>
        <w:pStyle w:val="BodyText"/>
        <w:ind w:firstLine="0"/>
        <w:rPr>
          <w:i/>
          <w:iCs/>
          <w:lang w:val="en-AU"/>
        </w:rPr>
      </w:pPr>
      <w:r>
        <w:rPr>
          <w:i/>
          <w:iCs/>
          <w:lang w:val="en-AU"/>
        </w:rPr>
        <w:t>Non-Significant Differences in Objective Sleepiness EEG Measures by Group</w:t>
      </w:r>
    </w:p>
    <w:p w14:paraId="72853E9D" w14:textId="77777777" w:rsidR="005C7B6B" w:rsidRPr="006C456F" w:rsidRDefault="005C7B6B" w:rsidP="005C7B6B">
      <w:pPr>
        <w:pStyle w:val="BodyText"/>
        <w:ind w:firstLine="0"/>
        <w:rPr>
          <w:lang w:val="en-AU"/>
        </w:rPr>
      </w:pPr>
      <w:r w:rsidRPr="006C456F">
        <w:rPr>
          <w:noProof/>
          <w:lang w:val="en-AU"/>
        </w:rPr>
        <mc:AlternateContent>
          <mc:Choice Requires="wps">
            <w:drawing>
              <wp:anchor distT="0" distB="0" distL="114300" distR="114300" simplePos="0" relativeHeight="251666432" behindDoc="0" locked="0" layoutInCell="1" allowOverlap="1" wp14:anchorId="6A84600C" wp14:editId="7365AC42">
                <wp:simplePos x="0" y="0"/>
                <wp:positionH relativeFrom="column">
                  <wp:posOffset>256540</wp:posOffset>
                </wp:positionH>
                <wp:positionV relativeFrom="paragraph">
                  <wp:posOffset>16969</wp:posOffset>
                </wp:positionV>
                <wp:extent cx="5542845" cy="254000"/>
                <wp:effectExtent l="0" t="0" r="0" b="0"/>
                <wp:wrapNone/>
                <wp:docPr id="2094248336" name="Text Box 2"/>
                <wp:cNvGraphicFramePr/>
                <a:graphic xmlns:a="http://schemas.openxmlformats.org/drawingml/2006/main">
                  <a:graphicData uri="http://schemas.microsoft.com/office/word/2010/wordprocessingShape">
                    <wps:wsp>
                      <wps:cNvSpPr txBox="1"/>
                      <wps:spPr>
                        <a:xfrm>
                          <a:off x="0" y="0"/>
                          <a:ext cx="5542845" cy="254000"/>
                        </a:xfrm>
                        <a:prstGeom prst="rect">
                          <a:avLst/>
                        </a:prstGeom>
                        <a:solidFill>
                          <a:schemeClr val="lt1"/>
                        </a:solidFill>
                        <a:ln w="6350">
                          <a:noFill/>
                        </a:ln>
                      </wps:spPr>
                      <wps:txb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5C7B6B" w14:paraId="1D170987" w14:textId="77777777" w:rsidTr="007D562A">
                              <w:tc>
                                <w:tcPr>
                                  <w:tcW w:w="1049" w:type="dxa"/>
                                </w:tcPr>
                                <w:p w14:paraId="7AA9BB69" w14:textId="77777777" w:rsidR="005C7B6B" w:rsidRPr="000F313B" w:rsidRDefault="005C7B6B" w:rsidP="000F313B">
                                  <w:pPr>
                                    <w:jc w:val="center"/>
                                    <w:rPr>
                                      <w:rFonts w:ascii="Arial" w:hAnsi="Arial" w:cs="Arial"/>
                                      <w:sz w:val="16"/>
                                      <w:szCs w:val="16"/>
                                    </w:rPr>
                                  </w:pPr>
                                  <w:r>
                                    <w:rPr>
                                      <w:rFonts w:ascii="Arial" w:hAnsi="Arial" w:cs="Arial"/>
                                      <w:sz w:val="16"/>
                                      <w:szCs w:val="16"/>
                                    </w:rPr>
                                    <w:t>ID</w:t>
                                  </w:r>
                                </w:p>
                              </w:tc>
                              <w:tc>
                                <w:tcPr>
                                  <w:tcW w:w="989" w:type="dxa"/>
                                </w:tcPr>
                                <w:p w14:paraId="5C87A6F6" w14:textId="77777777" w:rsidR="005C7B6B" w:rsidRPr="000F313B" w:rsidRDefault="005C7B6B" w:rsidP="000F313B">
                                  <w:pPr>
                                    <w:jc w:val="center"/>
                                    <w:rPr>
                                      <w:rFonts w:ascii="Arial" w:hAnsi="Arial" w:cs="Arial"/>
                                      <w:sz w:val="16"/>
                                      <w:szCs w:val="16"/>
                                    </w:rPr>
                                  </w:pPr>
                                  <w:r>
                                    <w:rPr>
                                      <w:rFonts w:ascii="Arial" w:hAnsi="Arial" w:cs="Arial"/>
                                      <w:sz w:val="16"/>
                                      <w:szCs w:val="16"/>
                                    </w:rPr>
                                    <w:t>NRS</w:t>
                                  </w:r>
                                </w:p>
                              </w:tc>
                              <w:tc>
                                <w:tcPr>
                                  <w:tcW w:w="1149" w:type="dxa"/>
                                </w:tcPr>
                                <w:p w14:paraId="5B1D1E88" w14:textId="77777777" w:rsidR="005C7B6B" w:rsidRPr="000F313B" w:rsidRDefault="005C7B6B" w:rsidP="000F313B">
                                  <w:pPr>
                                    <w:jc w:val="center"/>
                                    <w:rPr>
                                      <w:rFonts w:ascii="Arial" w:hAnsi="Arial" w:cs="Arial"/>
                                      <w:sz w:val="16"/>
                                      <w:szCs w:val="16"/>
                                    </w:rPr>
                                  </w:pPr>
                                  <w:r>
                                    <w:rPr>
                                      <w:rFonts w:ascii="Arial" w:hAnsi="Arial" w:cs="Arial"/>
                                      <w:sz w:val="16"/>
                                      <w:szCs w:val="16"/>
                                    </w:rPr>
                                    <w:t>Control</w:t>
                                  </w:r>
                                </w:p>
                              </w:tc>
                              <w:tc>
                                <w:tcPr>
                                  <w:tcW w:w="236" w:type="dxa"/>
                                </w:tcPr>
                                <w:p w14:paraId="07292838" w14:textId="77777777" w:rsidR="005C7B6B" w:rsidRPr="000F313B" w:rsidRDefault="005C7B6B" w:rsidP="000F313B">
                                  <w:pPr>
                                    <w:jc w:val="center"/>
                                    <w:rPr>
                                      <w:rFonts w:ascii="Arial" w:hAnsi="Arial" w:cs="Arial"/>
                                      <w:sz w:val="16"/>
                                      <w:szCs w:val="16"/>
                                    </w:rPr>
                                  </w:pPr>
                                </w:p>
                              </w:tc>
                              <w:tc>
                                <w:tcPr>
                                  <w:tcW w:w="1413" w:type="dxa"/>
                                </w:tcPr>
                                <w:p w14:paraId="50F89388" w14:textId="77777777" w:rsidR="005C7B6B" w:rsidRPr="000F313B" w:rsidRDefault="005C7B6B" w:rsidP="000F313B">
                                  <w:pPr>
                                    <w:jc w:val="center"/>
                                    <w:rPr>
                                      <w:rFonts w:ascii="Arial" w:hAnsi="Arial" w:cs="Arial"/>
                                      <w:sz w:val="16"/>
                                      <w:szCs w:val="16"/>
                                    </w:rPr>
                                  </w:pPr>
                                  <w:r>
                                    <w:rPr>
                                      <w:rFonts w:ascii="Arial" w:hAnsi="Arial" w:cs="Arial"/>
                                      <w:sz w:val="16"/>
                                      <w:szCs w:val="16"/>
                                    </w:rPr>
                                    <w:t>F-Test</w:t>
                                  </w:r>
                                </w:p>
                              </w:tc>
                              <w:tc>
                                <w:tcPr>
                                  <w:tcW w:w="372" w:type="dxa"/>
                                </w:tcPr>
                                <w:p w14:paraId="6B40A22B" w14:textId="77777777" w:rsidR="005C7B6B" w:rsidRPr="000F313B" w:rsidRDefault="005C7B6B" w:rsidP="000F313B">
                                  <w:pPr>
                                    <w:jc w:val="center"/>
                                    <w:rPr>
                                      <w:rFonts w:ascii="Arial" w:hAnsi="Arial" w:cs="Arial"/>
                                      <w:sz w:val="16"/>
                                      <w:szCs w:val="16"/>
                                    </w:rPr>
                                  </w:pPr>
                                </w:p>
                              </w:tc>
                              <w:tc>
                                <w:tcPr>
                                  <w:tcW w:w="2476" w:type="dxa"/>
                                </w:tcPr>
                                <w:p w14:paraId="299A3CB1" w14:textId="77777777" w:rsidR="005C7B6B" w:rsidRPr="000F313B" w:rsidRDefault="005C7B6B" w:rsidP="000F313B">
                                  <w:pPr>
                                    <w:jc w:val="center"/>
                                    <w:rPr>
                                      <w:rFonts w:ascii="Arial" w:hAnsi="Arial" w:cs="Arial"/>
                                      <w:sz w:val="16"/>
                                      <w:szCs w:val="16"/>
                                    </w:rPr>
                                  </w:pPr>
                                  <w:r>
                                    <w:rPr>
                                      <w:rFonts w:ascii="Arial" w:hAnsi="Arial" w:cs="Arial"/>
                                      <w:sz w:val="16"/>
                                      <w:szCs w:val="16"/>
                                    </w:rPr>
                                    <w:t>Global averages</w:t>
                                  </w:r>
                                </w:p>
                              </w:tc>
                            </w:tr>
                          </w:tbl>
                          <w:p w14:paraId="17D52E80" w14:textId="77777777" w:rsidR="005C7B6B" w:rsidRDefault="005C7B6B" w:rsidP="005C7B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84600C" id="_x0000_t202" coordsize="21600,21600" o:spt="202" path="m,l,21600r21600,l21600,xe">
                <v:stroke joinstyle="miter"/>
                <v:path gradientshapeok="t" o:connecttype="rect"/>
              </v:shapetype>
              <v:shape id="_x0000_s1026" type="#_x0000_t202" style="position:absolute;margin-left:20.2pt;margin-top:1.35pt;width:436.45pt;height:2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" fillcolor="white [3201]" stroked="f" strokeweight=".5pt">
                <v:textbo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5C7B6B" w14:paraId="1D170987" w14:textId="77777777" w:rsidTr="007D562A">
                        <w:tc>
                          <w:tcPr>
                            <w:tcW w:w="1049" w:type="dxa"/>
                          </w:tcPr>
                          <w:p w14:paraId="7AA9BB69" w14:textId="77777777" w:rsidR="005C7B6B" w:rsidRPr="000F313B" w:rsidRDefault="005C7B6B" w:rsidP="000F313B">
                            <w:pPr>
                              <w:jc w:val="center"/>
                              <w:rPr>
                                <w:rFonts w:ascii="Arial" w:hAnsi="Arial" w:cs="Arial"/>
                                <w:sz w:val="16"/>
                                <w:szCs w:val="16"/>
                              </w:rPr>
                            </w:pPr>
                            <w:r>
                              <w:rPr>
                                <w:rFonts w:ascii="Arial" w:hAnsi="Arial" w:cs="Arial"/>
                                <w:sz w:val="16"/>
                                <w:szCs w:val="16"/>
                              </w:rPr>
                              <w:t>ID</w:t>
                            </w:r>
                          </w:p>
                        </w:tc>
                        <w:tc>
                          <w:tcPr>
                            <w:tcW w:w="989" w:type="dxa"/>
                          </w:tcPr>
                          <w:p w14:paraId="5C87A6F6" w14:textId="77777777" w:rsidR="005C7B6B" w:rsidRPr="000F313B" w:rsidRDefault="005C7B6B" w:rsidP="000F313B">
                            <w:pPr>
                              <w:jc w:val="center"/>
                              <w:rPr>
                                <w:rFonts w:ascii="Arial" w:hAnsi="Arial" w:cs="Arial"/>
                                <w:sz w:val="16"/>
                                <w:szCs w:val="16"/>
                              </w:rPr>
                            </w:pPr>
                            <w:r>
                              <w:rPr>
                                <w:rFonts w:ascii="Arial" w:hAnsi="Arial" w:cs="Arial"/>
                                <w:sz w:val="16"/>
                                <w:szCs w:val="16"/>
                              </w:rPr>
                              <w:t>NRS</w:t>
                            </w:r>
                          </w:p>
                        </w:tc>
                        <w:tc>
                          <w:tcPr>
                            <w:tcW w:w="1149" w:type="dxa"/>
                          </w:tcPr>
                          <w:p w14:paraId="5B1D1E88" w14:textId="77777777" w:rsidR="005C7B6B" w:rsidRPr="000F313B" w:rsidRDefault="005C7B6B" w:rsidP="000F313B">
                            <w:pPr>
                              <w:jc w:val="center"/>
                              <w:rPr>
                                <w:rFonts w:ascii="Arial" w:hAnsi="Arial" w:cs="Arial"/>
                                <w:sz w:val="16"/>
                                <w:szCs w:val="16"/>
                              </w:rPr>
                            </w:pPr>
                            <w:r>
                              <w:rPr>
                                <w:rFonts w:ascii="Arial" w:hAnsi="Arial" w:cs="Arial"/>
                                <w:sz w:val="16"/>
                                <w:szCs w:val="16"/>
                              </w:rPr>
                              <w:t>Control</w:t>
                            </w:r>
                          </w:p>
                        </w:tc>
                        <w:tc>
                          <w:tcPr>
                            <w:tcW w:w="236" w:type="dxa"/>
                          </w:tcPr>
                          <w:p w14:paraId="07292838" w14:textId="77777777" w:rsidR="005C7B6B" w:rsidRPr="000F313B" w:rsidRDefault="005C7B6B" w:rsidP="000F313B">
                            <w:pPr>
                              <w:jc w:val="center"/>
                              <w:rPr>
                                <w:rFonts w:ascii="Arial" w:hAnsi="Arial" w:cs="Arial"/>
                                <w:sz w:val="16"/>
                                <w:szCs w:val="16"/>
                              </w:rPr>
                            </w:pPr>
                          </w:p>
                        </w:tc>
                        <w:tc>
                          <w:tcPr>
                            <w:tcW w:w="1413" w:type="dxa"/>
                          </w:tcPr>
                          <w:p w14:paraId="50F89388" w14:textId="77777777" w:rsidR="005C7B6B" w:rsidRPr="000F313B" w:rsidRDefault="005C7B6B" w:rsidP="000F313B">
                            <w:pPr>
                              <w:jc w:val="center"/>
                              <w:rPr>
                                <w:rFonts w:ascii="Arial" w:hAnsi="Arial" w:cs="Arial"/>
                                <w:sz w:val="16"/>
                                <w:szCs w:val="16"/>
                              </w:rPr>
                            </w:pPr>
                            <w:r>
                              <w:rPr>
                                <w:rFonts w:ascii="Arial" w:hAnsi="Arial" w:cs="Arial"/>
                                <w:sz w:val="16"/>
                                <w:szCs w:val="16"/>
                              </w:rPr>
                              <w:t>F-Test</w:t>
                            </w:r>
                          </w:p>
                        </w:tc>
                        <w:tc>
                          <w:tcPr>
                            <w:tcW w:w="372" w:type="dxa"/>
                          </w:tcPr>
                          <w:p w14:paraId="6B40A22B" w14:textId="77777777" w:rsidR="005C7B6B" w:rsidRPr="000F313B" w:rsidRDefault="005C7B6B" w:rsidP="000F313B">
                            <w:pPr>
                              <w:jc w:val="center"/>
                              <w:rPr>
                                <w:rFonts w:ascii="Arial" w:hAnsi="Arial" w:cs="Arial"/>
                                <w:sz w:val="16"/>
                                <w:szCs w:val="16"/>
                              </w:rPr>
                            </w:pPr>
                          </w:p>
                        </w:tc>
                        <w:tc>
                          <w:tcPr>
                            <w:tcW w:w="2476" w:type="dxa"/>
                          </w:tcPr>
                          <w:p w14:paraId="299A3CB1" w14:textId="77777777" w:rsidR="005C7B6B" w:rsidRPr="000F313B" w:rsidRDefault="005C7B6B" w:rsidP="000F313B">
                            <w:pPr>
                              <w:jc w:val="center"/>
                              <w:rPr>
                                <w:rFonts w:ascii="Arial" w:hAnsi="Arial" w:cs="Arial"/>
                                <w:sz w:val="16"/>
                                <w:szCs w:val="16"/>
                              </w:rPr>
                            </w:pPr>
                            <w:r>
                              <w:rPr>
                                <w:rFonts w:ascii="Arial" w:hAnsi="Arial" w:cs="Arial"/>
                                <w:sz w:val="16"/>
                                <w:szCs w:val="16"/>
                              </w:rPr>
                              <w:t>Global averages</w:t>
                            </w:r>
                          </w:p>
                        </w:tc>
                      </w:tr>
                    </w:tbl>
                    <w:p w14:paraId="17D52E80" w14:textId="77777777" w:rsidR="005C7B6B" w:rsidRDefault="005C7B6B" w:rsidP="005C7B6B"/>
                  </w:txbxContent>
                </v:textbox>
              </v:shape>
            </w:pict>
          </mc:Fallback>
        </mc:AlternateContent>
      </w:r>
      <w:r w:rsidRPr="006C456F">
        <w:rPr>
          <w:noProof/>
          <w:lang w:val="en-AU"/>
        </w:rPr>
        <mc:AlternateContent>
          <mc:Choice Requires="wps">
            <w:drawing>
              <wp:inline distT="0" distB="0" distL="0" distR="0" wp14:anchorId="1E8E6281" wp14:editId="5765B25F">
                <wp:extent cx="3111203" cy="219076"/>
                <wp:effectExtent l="0" t="1905" r="0" b="0"/>
                <wp:docPr id="1437760720" name="Text Box 2"/>
                <wp:cNvGraphicFramePr/>
                <a:graphic xmlns:a="http://schemas.openxmlformats.org/drawingml/2006/main">
                  <a:graphicData uri="http://schemas.microsoft.com/office/word/2010/wordprocessingShape">
                    <wps:wsp>
                      <wps:cNvSpPr txBox="1"/>
                      <wps:spPr>
                        <a:xfrm rot="16200000">
                          <a:off x="0" y="0"/>
                          <a:ext cx="3111203" cy="219076"/>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5C7B6B" w14:paraId="4C25838F" w14:textId="77777777" w:rsidTr="000F313B">
                              <w:tc>
                                <w:tcPr>
                                  <w:tcW w:w="1588" w:type="dxa"/>
                                </w:tcPr>
                                <w:p w14:paraId="6865AFA7" w14:textId="77777777" w:rsidR="005C7B6B" w:rsidRPr="000F313B" w:rsidRDefault="005C7B6B" w:rsidP="000F313B">
                                  <w:pPr>
                                    <w:jc w:val="center"/>
                                    <w:rPr>
                                      <w:rFonts w:ascii="Arial" w:hAnsi="Arial" w:cs="Arial"/>
                                      <w:sz w:val="16"/>
                                      <w:szCs w:val="16"/>
                                    </w:rPr>
                                  </w:pPr>
                                  <w:r>
                                    <w:rPr>
                                      <w:rFonts w:ascii="Arial" w:hAnsi="Arial" w:cs="Arial"/>
                                      <w:sz w:val="16"/>
                                      <w:szCs w:val="16"/>
                                    </w:rPr>
                                    <w:t>SR EC</w:t>
                                  </w:r>
                                </w:p>
                              </w:tc>
                              <w:tc>
                                <w:tcPr>
                                  <w:tcW w:w="1588" w:type="dxa"/>
                                </w:tcPr>
                                <w:p w14:paraId="20107AA1" w14:textId="77777777" w:rsidR="005C7B6B" w:rsidRPr="000F313B" w:rsidRDefault="005C7B6B" w:rsidP="000F313B">
                                  <w:pPr>
                                    <w:jc w:val="center"/>
                                    <w:rPr>
                                      <w:rFonts w:ascii="Arial" w:hAnsi="Arial" w:cs="Arial"/>
                                      <w:sz w:val="16"/>
                                      <w:szCs w:val="16"/>
                                    </w:rPr>
                                  </w:pPr>
                                  <w:r>
                                    <w:rPr>
                                      <w:rFonts w:ascii="Arial" w:hAnsi="Arial" w:cs="Arial"/>
                                      <w:sz w:val="16"/>
                                      <w:szCs w:val="16"/>
                                    </w:rPr>
                                    <w:t>SR EO</w:t>
                                  </w:r>
                                </w:p>
                              </w:tc>
                              <w:tc>
                                <w:tcPr>
                                  <w:tcW w:w="1588" w:type="dxa"/>
                                </w:tcPr>
                                <w:p w14:paraId="333D279D" w14:textId="77777777" w:rsidR="005C7B6B" w:rsidRPr="000F313B" w:rsidRDefault="005C7B6B" w:rsidP="000F313B">
                                  <w:pPr>
                                    <w:jc w:val="center"/>
                                    <w:rPr>
                                      <w:rFonts w:ascii="Arial" w:hAnsi="Arial" w:cs="Arial"/>
                                      <w:sz w:val="16"/>
                                      <w:szCs w:val="16"/>
                                    </w:rPr>
                                  </w:pPr>
                                  <w:r>
                                    <w:rPr>
                                      <w:rFonts w:ascii="Arial" w:hAnsi="Arial" w:cs="Arial"/>
                                      <w:sz w:val="16"/>
                                      <w:szCs w:val="16"/>
                                    </w:rPr>
                                    <w:t>AAC</w:t>
                                  </w:r>
                                </w:p>
                              </w:tc>
                            </w:tr>
                          </w:tbl>
                          <w:p w14:paraId="5634D067" w14:textId="77777777" w:rsidR="005C7B6B" w:rsidRDefault="005C7B6B" w:rsidP="005C7B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8E6281" id="Text Box 2" o:spid="_x0000_s1027" type="#_x0000_t202" style="width:245pt;height:17.2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5C7B6B" w14:paraId="4C25838F" w14:textId="77777777" w:rsidTr="000F313B">
                        <w:tc>
                          <w:tcPr>
                            <w:tcW w:w="1588" w:type="dxa"/>
                          </w:tcPr>
                          <w:p w14:paraId="6865AFA7" w14:textId="77777777" w:rsidR="005C7B6B" w:rsidRPr="000F313B" w:rsidRDefault="005C7B6B" w:rsidP="000F313B">
                            <w:pPr>
                              <w:jc w:val="center"/>
                              <w:rPr>
                                <w:rFonts w:ascii="Arial" w:hAnsi="Arial" w:cs="Arial"/>
                                <w:sz w:val="16"/>
                                <w:szCs w:val="16"/>
                              </w:rPr>
                            </w:pPr>
                            <w:r>
                              <w:rPr>
                                <w:rFonts w:ascii="Arial" w:hAnsi="Arial" w:cs="Arial"/>
                                <w:sz w:val="16"/>
                                <w:szCs w:val="16"/>
                              </w:rPr>
                              <w:t>SR EC</w:t>
                            </w:r>
                          </w:p>
                        </w:tc>
                        <w:tc>
                          <w:tcPr>
                            <w:tcW w:w="1588" w:type="dxa"/>
                          </w:tcPr>
                          <w:p w14:paraId="20107AA1" w14:textId="77777777" w:rsidR="005C7B6B" w:rsidRPr="000F313B" w:rsidRDefault="005C7B6B" w:rsidP="000F313B">
                            <w:pPr>
                              <w:jc w:val="center"/>
                              <w:rPr>
                                <w:rFonts w:ascii="Arial" w:hAnsi="Arial" w:cs="Arial"/>
                                <w:sz w:val="16"/>
                                <w:szCs w:val="16"/>
                              </w:rPr>
                            </w:pPr>
                            <w:r>
                              <w:rPr>
                                <w:rFonts w:ascii="Arial" w:hAnsi="Arial" w:cs="Arial"/>
                                <w:sz w:val="16"/>
                                <w:szCs w:val="16"/>
                              </w:rPr>
                              <w:t>SR EO</w:t>
                            </w:r>
                          </w:p>
                        </w:tc>
                        <w:tc>
                          <w:tcPr>
                            <w:tcW w:w="1588" w:type="dxa"/>
                          </w:tcPr>
                          <w:p w14:paraId="333D279D" w14:textId="77777777" w:rsidR="005C7B6B" w:rsidRPr="000F313B" w:rsidRDefault="005C7B6B" w:rsidP="000F313B">
                            <w:pPr>
                              <w:jc w:val="center"/>
                              <w:rPr>
                                <w:rFonts w:ascii="Arial" w:hAnsi="Arial" w:cs="Arial"/>
                                <w:sz w:val="16"/>
                                <w:szCs w:val="16"/>
                              </w:rPr>
                            </w:pPr>
                            <w:r>
                              <w:rPr>
                                <w:rFonts w:ascii="Arial" w:hAnsi="Arial" w:cs="Arial"/>
                                <w:sz w:val="16"/>
                                <w:szCs w:val="16"/>
                              </w:rPr>
                              <w:t>AAC</w:t>
                            </w:r>
                          </w:p>
                        </w:tc>
                      </w:tr>
                    </w:tbl>
                    <w:p w14:paraId="5634D067" w14:textId="77777777" w:rsidR="005C7B6B" w:rsidRDefault="005C7B6B" w:rsidP="005C7B6B"/>
                  </w:txbxContent>
                </v:textbox>
                <w10:anchorlock/>
              </v:shape>
            </w:pict>
          </mc:Fallback>
        </mc:AlternateContent>
      </w:r>
      <w:r w:rsidRPr="006C456F">
        <w:rPr>
          <w:noProof/>
          <w:lang w:val="en-AU"/>
        </w:rPr>
        <w:drawing>
          <wp:inline distT="0" distB="0" distL="0" distR="0" wp14:anchorId="7378D999" wp14:editId="7E40C2C8">
            <wp:extent cx="4770077" cy="2779413"/>
            <wp:effectExtent l="0" t="0" r="5715" b="1905"/>
            <wp:docPr id="1471574116" name="Picture 15"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5" descr="A diagram of different colored circles&#10;&#10;Description automatically generated with medium confidence"/>
                    <pic:cNvPicPr/>
                  </pic:nvPicPr>
                  <pic:blipFill rotWithShape="1">
                    <a:blip r:embed="rId7" cstate="print">
                      <a:extLst>
                        <a:ext uri="{28A0092B-C50C-407E-A947-70E740481C1C}">
                          <a14:useLocalDpi xmlns:a14="http://schemas.microsoft.com/office/drawing/2010/main" val="0"/>
                        </a:ext>
                      </a:extLst>
                    </a:blip>
                    <a:srcRect l="3228" t="8532"/>
                    <a:stretch/>
                  </pic:blipFill>
                  <pic:spPr bwMode="auto">
                    <a:xfrm>
                      <a:off x="0" y="0"/>
                      <a:ext cx="4836662" cy="2818211"/>
                    </a:xfrm>
                    <a:prstGeom prst="rect">
                      <a:avLst/>
                    </a:prstGeom>
                    <a:ln>
                      <a:noFill/>
                    </a:ln>
                    <a:extLst>
                      <a:ext uri="{53640926-AAD7-44D8-BBD7-CCE9431645EC}">
                        <a14:shadowObscured xmlns:a14="http://schemas.microsoft.com/office/drawing/2010/main"/>
                      </a:ext>
                    </a:extLst>
                  </pic:spPr>
                </pic:pic>
              </a:graphicData>
            </a:graphic>
          </wp:inline>
        </w:drawing>
      </w:r>
    </w:p>
    <w:p w14:paraId="7CBFF0C3" w14:textId="77777777" w:rsidR="005C7B6B" w:rsidRPr="006C456F" w:rsidRDefault="005C7B6B" w:rsidP="005C7B6B">
      <w:pPr>
        <w:pStyle w:val="BodyText"/>
        <w:ind w:firstLine="0"/>
        <w:rPr>
          <w:lang w:val="en-AU"/>
        </w:rPr>
      </w:pPr>
      <w:r w:rsidRPr="006C456F">
        <w:rPr>
          <w:i/>
          <w:iCs/>
          <w:lang w:val="en-AU"/>
        </w:rPr>
        <w:t xml:space="preserve">Note. </w:t>
      </w:r>
      <w:proofErr w:type="spellStart"/>
      <w:r>
        <w:rPr>
          <w:lang w:val="en-AU"/>
        </w:rPr>
        <w:t>Topoplots</w:t>
      </w:r>
      <w:proofErr w:type="spellEnd"/>
      <w:r w:rsidRPr="006C456F">
        <w:rPr>
          <w:lang w:val="en-AU"/>
        </w:rPr>
        <w:t xml:space="preserve"> represent group average AAC and SR values</w:t>
      </w:r>
      <w:r>
        <w:rPr>
          <w:lang w:val="en-AU"/>
        </w:rPr>
        <w:t xml:space="preserve">, and F-statistic values. No significant differences were observed between groups in any measures, as shown by F-test maps. All groups showed the greatest AAC values in the occipital regions, reflecting increased alpha activity when the eyes are closed, and therefore lower objective sleepiness. Blue areas indicate a prevalence of alpha activity when the eyes are open, or the reduction of </w:t>
      </w:r>
      <w:r>
        <w:rPr>
          <w:lang w:val="en-AU"/>
        </w:rPr>
        <w:lastRenderedPageBreak/>
        <w:t xml:space="preserve">alpha activity when the eyes are closed, and therefore higher objective sleepiness. Eyes-open SR </w:t>
      </w:r>
      <w:proofErr w:type="spellStart"/>
      <w:r>
        <w:rPr>
          <w:lang w:val="en-AU"/>
        </w:rPr>
        <w:t>topoplots</w:t>
      </w:r>
      <w:proofErr w:type="spellEnd"/>
      <w:r>
        <w:rPr>
          <w:lang w:val="en-AU"/>
        </w:rPr>
        <w:t xml:space="preserve"> indicate the greatest prevalence of slow frequency activity in the prefrontal regions across groups, while eyes-closed SR </w:t>
      </w:r>
      <w:proofErr w:type="spellStart"/>
      <w:r>
        <w:rPr>
          <w:lang w:val="en-AU"/>
        </w:rPr>
        <w:t>topoplots</w:t>
      </w:r>
      <w:proofErr w:type="spellEnd"/>
      <w:r>
        <w:rPr>
          <w:lang w:val="en-AU"/>
        </w:rPr>
        <w:t xml:space="preserve"> show the greatest prevalence of slow frequency activity in occipital regions. </w:t>
      </w:r>
      <w:r w:rsidRPr="006C456F">
        <w:rPr>
          <w:lang w:val="en-AU"/>
        </w:rPr>
        <w:t>Box and whisker plots represent global AAC and SR values</w:t>
      </w:r>
      <w:r>
        <w:rPr>
          <w:lang w:val="en-AU"/>
        </w:rPr>
        <w:t xml:space="preserve"> averaged across EEG channels</w:t>
      </w:r>
      <w:r w:rsidRPr="006C456F">
        <w:rPr>
          <w:lang w:val="en-AU"/>
        </w:rPr>
        <w:t xml:space="preserve"> per participant across groups</w:t>
      </w:r>
      <w:r>
        <w:rPr>
          <w:lang w:val="en-AU"/>
        </w:rPr>
        <w:t>.</w:t>
      </w:r>
    </w:p>
    <w:p w14:paraId="1CF81E53" w14:textId="77777777" w:rsidR="005C7B6B" w:rsidRDefault="005C7B6B" w:rsidP="000A2E00">
      <w:pPr>
        <w:pStyle w:val="BodyText"/>
        <w:rPr>
          <w:lang w:val="en-AU"/>
        </w:rPr>
      </w:pPr>
    </w:p>
    <w:p w14:paraId="5B6B5173" w14:textId="77777777" w:rsidR="00E254F3" w:rsidRDefault="000F313B" w:rsidP="00E254F3">
      <w:pPr>
        <w:pStyle w:val="BodyText"/>
        <w:ind w:firstLine="0"/>
        <w:rPr>
          <w:b/>
          <w:bCs/>
          <w:lang w:val="en-AU"/>
        </w:rPr>
      </w:pPr>
      <w:r w:rsidRPr="006C456F">
        <w:rPr>
          <w:b/>
          <w:bCs/>
          <w:lang w:val="en-AU"/>
        </w:rPr>
        <w:t xml:space="preserve">The </w:t>
      </w:r>
      <w:r w:rsidR="00180F66" w:rsidRPr="006C456F">
        <w:rPr>
          <w:b/>
          <w:bCs/>
          <w:lang w:val="en-AU"/>
        </w:rPr>
        <w:t xml:space="preserve">Association Between Subjective and Objective Sleepiness </w:t>
      </w:r>
      <w:r w:rsidR="00180F66">
        <w:rPr>
          <w:b/>
          <w:bCs/>
          <w:lang w:val="en-AU"/>
        </w:rPr>
        <w:t>Between</w:t>
      </w:r>
      <w:r w:rsidR="00180F66" w:rsidRPr="006C456F">
        <w:rPr>
          <w:b/>
          <w:bCs/>
          <w:lang w:val="en-AU"/>
        </w:rPr>
        <w:t xml:space="preserve"> Groups</w:t>
      </w:r>
      <w:bookmarkStart w:id="30" w:name="OLE_LINK3"/>
      <w:bookmarkStart w:id="31" w:name="OLE_LINK4"/>
    </w:p>
    <w:p w14:paraId="07A29DB9" w14:textId="6E79DE28" w:rsidR="00E254F3" w:rsidRPr="00E254F3" w:rsidRDefault="00E254F3" w:rsidP="00E254F3">
      <w:pPr>
        <w:pStyle w:val="BodyText"/>
        <w:rPr>
          <w:lang w:val="en-AU"/>
        </w:rPr>
      </w:pPr>
      <w:r w:rsidRPr="006C456F">
        <w:rPr>
          <w:lang w:val="en-AU"/>
        </w:rPr>
        <w:t xml:space="preserve">To investigate if </w:t>
      </w:r>
      <w:r>
        <w:rPr>
          <w:lang w:val="en-AU"/>
        </w:rPr>
        <w:t xml:space="preserve">there were differences in the association between subjective and objective sleepiness between groups, a </w:t>
      </w:r>
      <w:r w:rsidRPr="006C456F">
        <w:rPr>
          <w:lang w:val="en-AU"/>
        </w:rPr>
        <w:t xml:space="preserve">general linear model with a cluster mass permutation analysis was conducted (Figure 3). </w:t>
      </w:r>
      <w:r w:rsidRPr="00E254F3">
        <w:rPr>
          <w:lang w:val="en-AU"/>
        </w:rPr>
        <w:t xml:space="preserve">For the </w:t>
      </w:r>
      <w:r>
        <w:rPr>
          <w:lang w:val="en-AU"/>
        </w:rPr>
        <w:t>AAC</w:t>
      </w:r>
      <w:r w:rsidRPr="00E254F3">
        <w:rPr>
          <w:lang w:val="en-AU"/>
        </w:rPr>
        <w:t xml:space="preserve">, no significant cluster differences were found for the main effect of KSS,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r>
        <w:rPr>
          <w:i/>
          <w:iCs/>
          <w:lang w:val="en-AU"/>
        </w:rPr>
        <w:t xml:space="preserve">T </w:t>
      </w:r>
      <w:r>
        <w:rPr>
          <w:lang w:val="en-AU"/>
        </w:rPr>
        <w:t xml:space="preserve">= -1.94,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64, </w:t>
      </w:r>
      <w:proofErr w:type="spellStart"/>
      <w:r>
        <w:rPr>
          <w:i/>
          <w:iCs/>
          <w:lang w:val="en-AU"/>
        </w:rPr>
        <w:t>p</w:t>
      </w:r>
      <w:r>
        <w:rPr>
          <w:vertAlign w:val="superscript"/>
          <w:lang w:val="en-AU"/>
        </w:rPr>
        <w:t>fwe</w:t>
      </w:r>
      <w:proofErr w:type="spellEnd"/>
      <w:r>
        <w:rPr>
          <w:lang w:val="en-AU"/>
        </w:rPr>
        <w:t xml:space="preserve"> = .595.</w:t>
      </w:r>
      <w:r w:rsidRPr="00E254F3">
        <w:rPr>
          <w:lang w:val="en-AU"/>
        </w:rPr>
        <w:t xml:space="preserve"> Similarly, no significant cluster differences were observed for the main effect of group.</w:t>
      </w:r>
      <w:r>
        <w:rPr>
          <w:lang w:val="en-AU"/>
        </w:rPr>
        <w:t xml:space="preserve"> One channel in the left temporal region was significant at the uncorrected level but was non-significant after correction for multiple comparisons, </w:t>
      </w:r>
      <w:r>
        <w:rPr>
          <w:i/>
          <w:iCs/>
          <w:lang w:val="en-AU"/>
        </w:rPr>
        <w:t>F</w:t>
      </w:r>
      <w:r>
        <w:rPr>
          <w:lang w:val="en-AU"/>
        </w:rPr>
        <w:t>(2)</w:t>
      </w:r>
      <w:r>
        <w:rPr>
          <w:i/>
          <w:iCs/>
          <w:lang w:val="en-AU"/>
        </w:rPr>
        <w:t xml:space="preserve"> </w:t>
      </w:r>
      <w:r>
        <w:rPr>
          <w:lang w:val="en-AU"/>
        </w:rPr>
        <w:t xml:space="preserve">= 4.54,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21, </w:t>
      </w:r>
      <w:proofErr w:type="spellStart"/>
      <w:r>
        <w:rPr>
          <w:i/>
          <w:iCs/>
          <w:lang w:val="en-AU"/>
        </w:rPr>
        <w:t>p</w:t>
      </w:r>
      <w:r>
        <w:rPr>
          <w:vertAlign w:val="superscript"/>
          <w:lang w:val="en-AU"/>
        </w:rPr>
        <w:t>fwe</w:t>
      </w:r>
      <w:proofErr w:type="spellEnd"/>
      <w:r>
        <w:rPr>
          <w:lang w:val="en-AU"/>
        </w:rPr>
        <w:t xml:space="preserve"> = .314. All other channels were non-significant at the uncorrected level.</w:t>
      </w:r>
      <w:r w:rsidRPr="00E254F3">
        <w:rPr>
          <w:lang w:val="en-AU"/>
        </w:rPr>
        <w:t xml:space="preserve"> No significant interaction effects between groups were found for AAC</w:t>
      </w:r>
      <w:r>
        <w:rPr>
          <w:lang w:val="en-AU"/>
        </w:rPr>
        <w:t xml:space="preserve">. A cluster of 5 channels in the central cortical region was identified but did not reach significance, </w:t>
      </w:r>
      <w:r>
        <w:rPr>
          <w:i/>
          <w:iCs/>
          <w:lang w:val="en-AU"/>
        </w:rPr>
        <w:t>F</w:t>
      </w:r>
      <w:r>
        <w:rPr>
          <w:lang w:val="en-AU"/>
        </w:rPr>
        <w:t xml:space="preserve">(2) = 10.22, </w:t>
      </w:r>
      <w:proofErr w:type="spellStart"/>
      <w:r>
        <w:rPr>
          <w:i/>
          <w:iCs/>
          <w:lang w:val="en-AU"/>
        </w:rPr>
        <w:t>p</w:t>
      </w:r>
      <w:r>
        <w:rPr>
          <w:vertAlign w:val="superscript"/>
          <w:lang w:val="en-AU"/>
        </w:rPr>
        <w:t>cluster</w:t>
      </w:r>
      <w:proofErr w:type="spellEnd"/>
      <w:r>
        <w:rPr>
          <w:vertAlign w:val="superscript"/>
          <w:lang w:val="en-AU"/>
        </w:rPr>
        <w:t xml:space="preserve"> </w:t>
      </w:r>
      <w:r>
        <w:rPr>
          <w:lang w:val="en-AU"/>
        </w:rPr>
        <w:t>= .164.</w:t>
      </w:r>
    </w:p>
    <w:p w14:paraId="04897024" w14:textId="64C3E1E9" w:rsidR="00E254F3" w:rsidRPr="00E254F3" w:rsidRDefault="00E254F3" w:rsidP="00E254F3">
      <w:pPr>
        <w:pStyle w:val="BodyText"/>
        <w:rPr>
          <w:lang w:val="en-AU"/>
        </w:rPr>
      </w:pPr>
      <w:r w:rsidRPr="00E254F3">
        <w:rPr>
          <w:lang w:val="en-AU"/>
        </w:rPr>
        <w:t xml:space="preserve">For </w:t>
      </w:r>
      <w:r>
        <w:rPr>
          <w:lang w:val="en-AU"/>
        </w:rPr>
        <w:t>SR</w:t>
      </w:r>
      <w:r w:rsidRPr="00E254F3">
        <w:rPr>
          <w:lang w:val="en-AU"/>
        </w:rPr>
        <w:t xml:space="preserve"> in the eyes-open condition, no significant cluster differences were observed for </w:t>
      </w:r>
      <w:r w:rsidR="004E4D08">
        <w:rPr>
          <w:lang w:val="en-AU"/>
        </w:rPr>
        <w:t xml:space="preserve">the </w:t>
      </w:r>
      <w:r w:rsidRPr="00E254F3">
        <w:rPr>
          <w:lang w:val="en-AU"/>
        </w:rPr>
        <w:t xml:space="preserve">main effect of KSS,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r>
        <w:rPr>
          <w:i/>
          <w:iCs/>
          <w:lang w:val="en-AU"/>
        </w:rPr>
        <w:t xml:space="preserve">T </w:t>
      </w:r>
      <w:r>
        <w:rPr>
          <w:lang w:val="en-AU"/>
        </w:rPr>
        <w:t xml:space="preserve">= 2.01,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56, </w:t>
      </w:r>
      <w:proofErr w:type="spellStart"/>
      <w:r>
        <w:rPr>
          <w:i/>
          <w:iCs/>
          <w:lang w:val="en-AU"/>
        </w:rPr>
        <w:t>p</w:t>
      </w:r>
      <w:r>
        <w:rPr>
          <w:vertAlign w:val="superscript"/>
          <w:lang w:val="en-AU"/>
        </w:rPr>
        <w:t>fwe</w:t>
      </w:r>
      <w:proofErr w:type="spellEnd"/>
      <w:r>
        <w:rPr>
          <w:lang w:val="en-AU"/>
        </w:rPr>
        <w:t xml:space="preserve"> = .402.</w:t>
      </w:r>
      <w:r w:rsidRPr="00E254F3">
        <w:rPr>
          <w:lang w:val="en-AU"/>
        </w:rPr>
        <w:t xml:space="preserve"> </w:t>
      </w:r>
      <w:r>
        <w:rPr>
          <w:lang w:val="en-AU"/>
        </w:rPr>
        <w:t>No significant cluster differences were observed for the main effect of group</w:t>
      </w:r>
      <w:r w:rsidRPr="00E254F3">
        <w:rPr>
          <w:lang w:val="en-AU"/>
        </w:rPr>
        <w:t xml:space="preserve">,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r>
        <w:rPr>
          <w:i/>
          <w:iCs/>
          <w:lang w:val="en-AU"/>
        </w:rPr>
        <w:t>F</w:t>
      </w:r>
      <w:r>
        <w:rPr>
          <w:lang w:val="en-AU"/>
        </w:rPr>
        <w:t>(2)</w:t>
      </w:r>
      <w:r>
        <w:rPr>
          <w:i/>
          <w:iCs/>
          <w:lang w:val="en-AU"/>
        </w:rPr>
        <w:t xml:space="preserve"> </w:t>
      </w:r>
      <w:r>
        <w:rPr>
          <w:lang w:val="en-AU"/>
        </w:rPr>
        <w:t xml:space="preserve">= 1.63,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211, </w:t>
      </w:r>
      <w:proofErr w:type="spellStart"/>
      <w:r>
        <w:rPr>
          <w:i/>
          <w:iCs/>
          <w:lang w:val="en-AU"/>
        </w:rPr>
        <w:t>p</w:t>
      </w:r>
      <w:r>
        <w:rPr>
          <w:vertAlign w:val="superscript"/>
          <w:lang w:val="en-AU"/>
        </w:rPr>
        <w:t>fwe</w:t>
      </w:r>
      <w:proofErr w:type="spellEnd"/>
      <w:r>
        <w:rPr>
          <w:lang w:val="en-AU"/>
        </w:rPr>
        <w:t xml:space="preserve"> = .830</w:t>
      </w:r>
      <w:r w:rsidRPr="00E254F3">
        <w:rPr>
          <w:lang w:val="en-AU"/>
        </w:rPr>
        <w:t xml:space="preserve">. There were no significant interaction </w:t>
      </w:r>
      <w:r w:rsidR="004E4D08">
        <w:rPr>
          <w:lang w:val="en-AU"/>
        </w:rPr>
        <w:t>clusters</w:t>
      </w:r>
      <w:r w:rsidRPr="00E254F3">
        <w:rPr>
          <w:lang w:val="en-AU"/>
        </w:rPr>
        <w:t xml:space="preserve">, </w:t>
      </w:r>
      <w:r>
        <w:rPr>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Pr>
          <w:lang w:val="en-AU"/>
        </w:rPr>
        <w:t xml:space="preserve">-value </w:t>
      </w:r>
      <w:r>
        <w:rPr>
          <w:i/>
          <w:iCs/>
          <w:lang w:val="en-AU"/>
        </w:rPr>
        <w:t>F</w:t>
      </w:r>
      <w:r>
        <w:rPr>
          <w:lang w:val="en-AU"/>
        </w:rPr>
        <w:t xml:space="preserve">(2) = 3.11,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65, </w:t>
      </w:r>
      <w:proofErr w:type="spellStart"/>
      <w:r>
        <w:rPr>
          <w:i/>
          <w:iCs/>
          <w:lang w:val="en-AU"/>
        </w:rPr>
        <w:t>p</w:t>
      </w:r>
      <w:r>
        <w:rPr>
          <w:vertAlign w:val="superscript"/>
          <w:lang w:val="en-AU"/>
        </w:rPr>
        <w:t>fwe</w:t>
      </w:r>
      <w:proofErr w:type="spellEnd"/>
      <w:r>
        <w:rPr>
          <w:lang w:val="en-AU"/>
        </w:rPr>
        <w:t xml:space="preserve"> = .452.</w:t>
      </w:r>
    </w:p>
    <w:p w14:paraId="279FD5D1" w14:textId="15CC8096" w:rsidR="00E254F3" w:rsidRPr="00E254F3" w:rsidRDefault="00E254F3" w:rsidP="00E254F3">
      <w:pPr>
        <w:pStyle w:val="BodyText"/>
        <w:rPr>
          <w:lang w:val="en-AU"/>
        </w:rPr>
      </w:pPr>
      <w:r>
        <w:rPr>
          <w:lang w:val="en-AU"/>
        </w:rPr>
        <w:t>Finally, for the SR i</w:t>
      </w:r>
      <w:r w:rsidRPr="00E254F3">
        <w:rPr>
          <w:lang w:val="en-AU"/>
        </w:rPr>
        <w:t>n the eyes-closed condition, no significant cluster differences were found for the main effect of KSS</w:t>
      </w:r>
      <w:r>
        <w:rPr>
          <w:lang w:val="en-AU"/>
        </w:rPr>
        <w:t xml:space="preserve">. One channel in the left temporal region was significant at </w:t>
      </w:r>
      <w:r>
        <w:rPr>
          <w:lang w:val="en-AU"/>
        </w:rPr>
        <w:lastRenderedPageBreak/>
        <w:t xml:space="preserve">the uncorrected level but was non-significant after correction for multiple comparisons, </w:t>
      </w:r>
      <w:r>
        <w:rPr>
          <w:i/>
          <w:iCs/>
          <w:lang w:val="en-AU"/>
        </w:rPr>
        <w:t xml:space="preserve">T </w:t>
      </w:r>
      <w:r>
        <w:rPr>
          <w:lang w:val="en-AU"/>
        </w:rPr>
        <w:t xml:space="preserve">= -2.19,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038, </w:t>
      </w:r>
      <w:proofErr w:type="spellStart"/>
      <w:r>
        <w:rPr>
          <w:i/>
          <w:iCs/>
          <w:lang w:val="en-AU"/>
        </w:rPr>
        <w:t>p</w:t>
      </w:r>
      <w:r>
        <w:rPr>
          <w:vertAlign w:val="superscript"/>
          <w:lang w:val="en-AU"/>
        </w:rPr>
        <w:t>fwe</w:t>
      </w:r>
      <w:proofErr w:type="spellEnd"/>
      <w:r>
        <w:rPr>
          <w:lang w:val="en-AU"/>
        </w:rPr>
        <w:t xml:space="preserve"> = .287. All other channels were non-significant at the uncorrected level. </w:t>
      </w:r>
      <w:r w:rsidRPr="00E254F3">
        <w:rPr>
          <w:lang w:val="en-AU"/>
        </w:rPr>
        <w:t>No significant differences were observed for the main effect of group</w:t>
      </w:r>
      <w:r w:rsidR="004E4D08">
        <w:rPr>
          <w:lang w:val="en-AU"/>
        </w:rPr>
        <w:t xml:space="preserve">, smallest uncorrected </w:t>
      </w:r>
      <w:proofErr w:type="spellStart"/>
      <w:r w:rsidR="004E4D08" w:rsidRPr="006C456F">
        <w:rPr>
          <w:rFonts w:eastAsiaTheme="majorEastAsia"/>
          <w:i/>
          <w:iCs/>
          <w:color w:val="000000" w:themeColor="text1"/>
          <w:lang w:val="en-AU"/>
        </w:rPr>
        <w:t>p</w:t>
      </w:r>
      <w:r w:rsidR="004E4D08" w:rsidRPr="006C456F">
        <w:rPr>
          <w:rFonts w:eastAsiaTheme="majorEastAsia"/>
          <w:color w:val="000000" w:themeColor="text1"/>
          <w:vertAlign w:val="superscript"/>
          <w:lang w:val="en-AU"/>
        </w:rPr>
        <w:t>channel</w:t>
      </w:r>
      <w:proofErr w:type="spellEnd"/>
      <w:r w:rsidR="004E4D08">
        <w:rPr>
          <w:lang w:val="en-AU"/>
        </w:rPr>
        <w:t xml:space="preserve">-value </w:t>
      </w:r>
      <w:r w:rsidRPr="00E254F3">
        <w:rPr>
          <w:i/>
          <w:iCs/>
          <w:lang w:val="en-AU"/>
        </w:rPr>
        <w:t>F</w:t>
      </w:r>
      <w:r w:rsidRPr="00E254F3">
        <w:rPr>
          <w:lang w:val="en-AU"/>
        </w:rPr>
        <w:t xml:space="preserve">(2) = 1.16,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27, </w:t>
      </w:r>
      <w:proofErr w:type="spellStart"/>
      <w:r>
        <w:rPr>
          <w:i/>
          <w:iCs/>
          <w:lang w:val="en-AU"/>
        </w:rPr>
        <w:t>p</w:t>
      </w:r>
      <w:r>
        <w:rPr>
          <w:vertAlign w:val="superscript"/>
          <w:lang w:val="en-AU"/>
        </w:rPr>
        <w:t>fwe</w:t>
      </w:r>
      <w:proofErr w:type="spellEnd"/>
      <w:r>
        <w:rPr>
          <w:lang w:val="en-AU"/>
        </w:rPr>
        <w:t xml:space="preserve"> = .938</w:t>
      </w:r>
      <w:r w:rsidRPr="00E254F3">
        <w:rPr>
          <w:lang w:val="en-AU"/>
        </w:rPr>
        <w:t>)</w:t>
      </w:r>
      <w:r w:rsidR="004E4D08">
        <w:rPr>
          <w:lang w:val="en-AU"/>
        </w:rPr>
        <w:t xml:space="preserve">. No </w:t>
      </w:r>
      <w:r w:rsidRPr="00E254F3">
        <w:rPr>
          <w:lang w:val="en-AU"/>
        </w:rPr>
        <w:t xml:space="preserve">significant interaction </w:t>
      </w:r>
      <w:r w:rsidR="004E4D08">
        <w:rPr>
          <w:lang w:val="en-AU"/>
        </w:rPr>
        <w:t>clusters</w:t>
      </w:r>
      <w:r w:rsidRPr="00E254F3">
        <w:rPr>
          <w:lang w:val="en-AU"/>
        </w:rPr>
        <w:t xml:space="preserve"> were identified</w:t>
      </w:r>
      <w:r w:rsidR="004E4D08">
        <w:rPr>
          <w:lang w:val="en-AU"/>
        </w:rPr>
        <w:t xml:space="preserve">, smallest uncorrected </w:t>
      </w:r>
      <w:proofErr w:type="spellStart"/>
      <w:r w:rsidR="004E4D08" w:rsidRPr="006C456F">
        <w:rPr>
          <w:rFonts w:eastAsiaTheme="majorEastAsia"/>
          <w:i/>
          <w:iCs/>
          <w:color w:val="000000" w:themeColor="text1"/>
          <w:lang w:val="en-AU"/>
        </w:rPr>
        <w:t>p</w:t>
      </w:r>
      <w:r w:rsidR="004E4D08" w:rsidRPr="006C456F">
        <w:rPr>
          <w:rFonts w:eastAsiaTheme="majorEastAsia"/>
          <w:color w:val="000000" w:themeColor="text1"/>
          <w:vertAlign w:val="superscript"/>
          <w:lang w:val="en-AU"/>
        </w:rPr>
        <w:t>channel</w:t>
      </w:r>
      <w:proofErr w:type="spellEnd"/>
      <w:r w:rsidR="004E4D08">
        <w:rPr>
          <w:lang w:val="en-AU"/>
        </w:rPr>
        <w:t xml:space="preserve">-value </w:t>
      </w:r>
      <w:r w:rsidRPr="00E254F3">
        <w:rPr>
          <w:i/>
          <w:iCs/>
          <w:lang w:val="en-AU"/>
        </w:rPr>
        <w:t>F</w:t>
      </w:r>
      <w:r w:rsidRPr="00E254F3">
        <w:rPr>
          <w:lang w:val="en-AU"/>
        </w:rPr>
        <w:t xml:space="preserve">(2) = 2.09, </w:t>
      </w:r>
      <w:proofErr w:type="spellStart"/>
      <w:r w:rsidR="004E4D08">
        <w:rPr>
          <w:i/>
          <w:iCs/>
          <w:lang w:val="en-AU"/>
        </w:rPr>
        <w:t>p</w:t>
      </w:r>
      <w:r w:rsidR="004E4D08">
        <w:rPr>
          <w:vertAlign w:val="superscript"/>
          <w:lang w:val="en-AU"/>
        </w:rPr>
        <w:t>uncorrected</w:t>
      </w:r>
      <w:proofErr w:type="spellEnd"/>
      <w:r w:rsidR="004E4D08" w:rsidRPr="00E254F3">
        <w:rPr>
          <w:lang w:val="en-AU"/>
        </w:rPr>
        <w:t xml:space="preserve"> </w:t>
      </w:r>
      <w:r w:rsidRPr="00E254F3">
        <w:rPr>
          <w:lang w:val="en-AU"/>
        </w:rPr>
        <w:t xml:space="preserve">= .145, </w:t>
      </w:r>
      <w:proofErr w:type="spellStart"/>
      <w:r w:rsidR="004E4D08">
        <w:rPr>
          <w:i/>
          <w:iCs/>
          <w:lang w:val="en-AU"/>
        </w:rPr>
        <w:t>p</w:t>
      </w:r>
      <w:r w:rsidR="004E4D08">
        <w:rPr>
          <w:vertAlign w:val="superscript"/>
          <w:lang w:val="en-AU"/>
        </w:rPr>
        <w:t>fwe</w:t>
      </w:r>
      <w:proofErr w:type="spellEnd"/>
      <w:r w:rsidR="004E4D08" w:rsidRPr="00E254F3">
        <w:rPr>
          <w:lang w:val="en-AU"/>
        </w:rPr>
        <w:t xml:space="preserve"> </w:t>
      </w:r>
      <w:r w:rsidRPr="00E254F3">
        <w:rPr>
          <w:lang w:val="en-AU"/>
        </w:rPr>
        <w:t>= .685.</w:t>
      </w:r>
    </w:p>
    <w:p w14:paraId="477D0E84" w14:textId="7C148EA9" w:rsidR="005C7B6B" w:rsidRPr="005C7B6B" w:rsidRDefault="00E254F3" w:rsidP="005C7B6B">
      <w:pPr>
        <w:pStyle w:val="BodyText"/>
        <w:rPr>
          <w:lang w:val="en-AU"/>
        </w:rPr>
      </w:pPr>
      <w:r w:rsidRPr="00E254F3">
        <w:rPr>
          <w:lang w:val="en-AU"/>
        </w:rPr>
        <w:t>Overall, these results indicate that there were no significant associations between subjective sleepiness (KSS) and objective EEG measures across groups, and no significant group differences were found for the main or interaction effects of sleepiness.</w:t>
      </w:r>
    </w:p>
    <w:p w14:paraId="23A2B0C0" w14:textId="77777777" w:rsidR="005C7B6B" w:rsidRPr="006C456F" w:rsidRDefault="005C7B6B" w:rsidP="005C7B6B">
      <w:pPr>
        <w:rPr>
          <w:rFonts w:ascii="Times New Roman" w:hAnsi="Times New Roman" w:cs="Times New Roman"/>
          <w:b/>
          <w:bCs/>
          <w:lang w:val="en-AU"/>
        </w:rPr>
      </w:pPr>
      <w:r w:rsidRPr="006C456F">
        <w:rPr>
          <w:rFonts w:ascii="Times New Roman" w:hAnsi="Times New Roman" w:cs="Times New Roman"/>
          <w:b/>
          <w:bCs/>
          <w:lang w:val="en-AU"/>
        </w:rPr>
        <w:t>Figure 3</w:t>
      </w:r>
    </w:p>
    <w:p w14:paraId="33638493" w14:textId="439BD68D" w:rsidR="005C7B6B" w:rsidRPr="006C456F" w:rsidRDefault="005C7B6B" w:rsidP="005C7B6B">
      <w:pPr>
        <w:pStyle w:val="BodyText"/>
        <w:ind w:firstLine="0"/>
        <w:rPr>
          <w:lang w:val="en-AU"/>
        </w:rPr>
      </w:pPr>
      <w:r w:rsidRPr="006C456F">
        <w:rPr>
          <w:noProof/>
          <w:lang w:val="en-AU"/>
        </w:rPr>
        <mc:AlternateContent>
          <mc:Choice Requires="wps">
            <w:drawing>
              <wp:anchor distT="0" distB="0" distL="114300" distR="114300" simplePos="0" relativeHeight="251668480" behindDoc="0" locked="0" layoutInCell="1" allowOverlap="1" wp14:anchorId="3B669ECF" wp14:editId="6AE73C6B">
                <wp:simplePos x="0" y="0"/>
                <wp:positionH relativeFrom="column">
                  <wp:posOffset>8220</wp:posOffset>
                </wp:positionH>
                <wp:positionV relativeFrom="paragraph">
                  <wp:posOffset>341360</wp:posOffset>
                </wp:positionV>
                <wp:extent cx="4719058" cy="308473"/>
                <wp:effectExtent l="0" t="0" r="5715" b="0"/>
                <wp:wrapNone/>
                <wp:docPr id="648419415" name="Text Box 2"/>
                <wp:cNvGraphicFramePr/>
                <a:graphic xmlns:a="http://schemas.openxmlformats.org/drawingml/2006/main">
                  <a:graphicData uri="http://schemas.microsoft.com/office/word/2010/wordprocessingShape">
                    <wps:wsp>
                      <wps:cNvSpPr txBox="1"/>
                      <wps:spPr>
                        <a:xfrm>
                          <a:off x="0" y="0"/>
                          <a:ext cx="4719058" cy="308473"/>
                        </a:xfrm>
                        <a:prstGeom prst="rect">
                          <a:avLst/>
                        </a:prstGeom>
                        <a:solidFill>
                          <a:schemeClr val="lt1"/>
                        </a:solidFill>
                        <a:ln w="6350">
                          <a:noFill/>
                        </a:ln>
                      </wps:spPr>
                      <wps:txbx>
                        <w:txbxContent>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24"/>
                              <w:gridCol w:w="4798"/>
                            </w:tblGrid>
                            <w:tr w:rsidR="005C7B6B" w14:paraId="1EF29390" w14:textId="77777777" w:rsidTr="00D8624D">
                              <w:trPr>
                                <w:trHeight w:val="339"/>
                              </w:trPr>
                              <w:tc>
                                <w:tcPr>
                                  <w:tcW w:w="2092" w:type="dxa"/>
                                </w:tcPr>
                                <w:p w14:paraId="262B3F14" w14:textId="77777777" w:rsidR="005C7B6B" w:rsidRPr="000F313B" w:rsidRDefault="005C7B6B" w:rsidP="000F313B">
                                  <w:pPr>
                                    <w:jc w:val="center"/>
                                    <w:rPr>
                                      <w:rFonts w:ascii="Arial" w:hAnsi="Arial" w:cs="Arial"/>
                                      <w:sz w:val="16"/>
                                      <w:szCs w:val="16"/>
                                    </w:rPr>
                                  </w:pPr>
                                  <w:r>
                                    <w:rPr>
                                      <w:rFonts w:ascii="Arial" w:hAnsi="Arial" w:cs="Arial"/>
                                      <w:sz w:val="16"/>
                                      <w:szCs w:val="16"/>
                                    </w:rPr>
                                    <w:t>KSS t-test</w:t>
                                  </w:r>
                                </w:p>
                              </w:tc>
                              <w:tc>
                                <w:tcPr>
                                  <w:tcW w:w="2224" w:type="dxa"/>
                                </w:tcPr>
                                <w:p w14:paraId="641FA1BA" w14:textId="77777777" w:rsidR="005C7B6B" w:rsidRPr="000F313B" w:rsidRDefault="005C7B6B"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798" w:type="dxa"/>
                                </w:tcPr>
                                <w:p w14:paraId="2C8C5701" w14:textId="77777777" w:rsidR="005C7B6B" w:rsidRPr="000F313B" w:rsidRDefault="005C7B6B" w:rsidP="00D8624D">
                                  <w:pPr>
                                    <w:ind w:firstLine="676"/>
                                    <w:rPr>
                                      <w:rFonts w:ascii="Arial" w:hAnsi="Arial" w:cs="Arial"/>
                                      <w:sz w:val="16"/>
                                      <w:szCs w:val="16"/>
                                    </w:rPr>
                                  </w:pPr>
                                  <w:r>
                                    <w:rPr>
                                      <w:rFonts w:ascii="Arial" w:hAnsi="Arial" w:cs="Arial"/>
                                      <w:sz w:val="16"/>
                                      <w:szCs w:val="16"/>
                                    </w:rPr>
                                    <w:t>Global average regression</w:t>
                                  </w:r>
                                </w:p>
                              </w:tc>
                            </w:tr>
                          </w:tbl>
                          <w:p w14:paraId="5B13B8C1" w14:textId="77777777" w:rsidR="005C7B6B" w:rsidRDefault="005C7B6B" w:rsidP="005C7B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69ECF" id="_x0000_s1028" type="#_x0000_t202" style="position:absolute;margin-left:.65pt;margin-top:26.9pt;width:371.6pt;height:24.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" fillcolor="white [3201]" stroked="f" strokeweight=".5pt">
                <v:textbox>
                  <w:txbxContent>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224"/>
                        <w:gridCol w:w="4798"/>
                      </w:tblGrid>
                      <w:tr w:rsidR="005C7B6B" w14:paraId="1EF29390" w14:textId="77777777" w:rsidTr="00D8624D">
                        <w:trPr>
                          <w:trHeight w:val="339"/>
                        </w:trPr>
                        <w:tc>
                          <w:tcPr>
                            <w:tcW w:w="2092" w:type="dxa"/>
                          </w:tcPr>
                          <w:p w14:paraId="262B3F14" w14:textId="77777777" w:rsidR="005C7B6B" w:rsidRPr="000F313B" w:rsidRDefault="005C7B6B" w:rsidP="000F313B">
                            <w:pPr>
                              <w:jc w:val="center"/>
                              <w:rPr>
                                <w:rFonts w:ascii="Arial" w:hAnsi="Arial" w:cs="Arial"/>
                                <w:sz w:val="16"/>
                                <w:szCs w:val="16"/>
                              </w:rPr>
                            </w:pPr>
                            <w:r>
                              <w:rPr>
                                <w:rFonts w:ascii="Arial" w:hAnsi="Arial" w:cs="Arial"/>
                                <w:sz w:val="16"/>
                                <w:szCs w:val="16"/>
                              </w:rPr>
                              <w:t>KSS t-test</w:t>
                            </w:r>
                          </w:p>
                        </w:tc>
                        <w:tc>
                          <w:tcPr>
                            <w:tcW w:w="2224" w:type="dxa"/>
                          </w:tcPr>
                          <w:p w14:paraId="641FA1BA" w14:textId="77777777" w:rsidR="005C7B6B" w:rsidRPr="000F313B" w:rsidRDefault="005C7B6B"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798" w:type="dxa"/>
                          </w:tcPr>
                          <w:p w14:paraId="2C8C5701" w14:textId="77777777" w:rsidR="005C7B6B" w:rsidRPr="000F313B" w:rsidRDefault="005C7B6B" w:rsidP="00D8624D">
                            <w:pPr>
                              <w:ind w:firstLine="676"/>
                              <w:rPr>
                                <w:rFonts w:ascii="Arial" w:hAnsi="Arial" w:cs="Arial"/>
                                <w:sz w:val="16"/>
                                <w:szCs w:val="16"/>
                              </w:rPr>
                            </w:pPr>
                            <w:r>
                              <w:rPr>
                                <w:rFonts w:ascii="Arial" w:hAnsi="Arial" w:cs="Arial"/>
                                <w:sz w:val="16"/>
                                <w:szCs w:val="16"/>
                              </w:rPr>
                              <w:t>Global average regression</w:t>
                            </w:r>
                          </w:p>
                        </w:tc>
                      </w:tr>
                    </w:tbl>
                    <w:p w14:paraId="5B13B8C1" w14:textId="77777777" w:rsidR="005C7B6B" w:rsidRDefault="005C7B6B" w:rsidP="005C7B6B"/>
                  </w:txbxContent>
                </v:textbox>
              </v:shape>
            </w:pict>
          </mc:Fallback>
        </mc:AlternateContent>
      </w:r>
      <w:r>
        <w:rPr>
          <w:i/>
          <w:iCs/>
          <w:lang w:val="en-AU"/>
        </w:rPr>
        <w:t xml:space="preserve">Non-Significant Differences in Objective Sleepiness by KSS Score and </w:t>
      </w:r>
      <w:proofErr w:type="spellStart"/>
      <w:r>
        <w:rPr>
          <w:i/>
          <w:iCs/>
          <w:lang w:val="en-AU"/>
        </w:rPr>
        <w:t>Group:KSS</w:t>
      </w:r>
      <w:proofErr w:type="spellEnd"/>
      <w:r>
        <w:rPr>
          <w:i/>
          <w:iCs/>
          <w:lang w:val="en-AU"/>
        </w:rPr>
        <w:t xml:space="preserve"> Interaction</w:t>
      </w:r>
    </w:p>
    <w:p w14:paraId="0BE1D88B" w14:textId="77777777" w:rsidR="005C7B6B" w:rsidRPr="006C456F" w:rsidRDefault="005C7B6B" w:rsidP="005C7B6B">
      <w:pPr>
        <w:pStyle w:val="BodyText"/>
        <w:rPr>
          <w:lang w:val="en-AU"/>
        </w:rPr>
      </w:pPr>
    </w:p>
    <w:p w14:paraId="723CF781" w14:textId="77777777" w:rsidR="005C7B6B" w:rsidRPr="006C456F" w:rsidRDefault="005C7B6B" w:rsidP="005C7B6B">
      <w:pPr>
        <w:pStyle w:val="BodyText"/>
        <w:ind w:firstLine="0"/>
        <w:rPr>
          <w:lang w:val="en-AU"/>
        </w:rPr>
      </w:pPr>
      <w:r>
        <w:rPr>
          <w:noProof/>
          <w:lang w:val="en-AU"/>
        </w:rPr>
        <w:drawing>
          <wp:anchor distT="0" distB="0" distL="114300" distR="114300" simplePos="0" relativeHeight="251669504" behindDoc="0" locked="0" layoutInCell="1" allowOverlap="1" wp14:anchorId="4405D12D" wp14:editId="2E369260">
            <wp:simplePos x="0" y="0"/>
            <wp:positionH relativeFrom="column">
              <wp:posOffset>5072353</wp:posOffset>
            </wp:positionH>
            <wp:positionV relativeFrom="paragraph">
              <wp:posOffset>1294022</wp:posOffset>
            </wp:positionV>
            <wp:extent cx="680720" cy="563245"/>
            <wp:effectExtent l="0" t="0" r="5080" b="0"/>
            <wp:wrapNone/>
            <wp:docPr id="1512915801" name="Picture 6" descr="A close-up of several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5801" name="Picture 6" descr="A close-up of several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1015" cy="563489"/>
                    </a:xfrm>
                    <a:prstGeom prst="rect">
                      <a:avLst/>
                    </a:prstGeom>
                  </pic:spPr>
                </pic:pic>
              </a:graphicData>
            </a:graphic>
            <wp14:sizeRelH relativeFrom="page">
              <wp14:pctWidth>0</wp14:pctWidth>
            </wp14:sizeRelH>
            <wp14:sizeRelV relativeFrom="page">
              <wp14:pctHeight>0</wp14:pctHeight>
            </wp14:sizeRelV>
          </wp:anchor>
        </w:drawing>
      </w:r>
      <w:r w:rsidRPr="006C456F">
        <w:rPr>
          <w:noProof/>
          <w:lang w:val="en-AU"/>
        </w:rPr>
        <mc:AlternateContent>
          <mc:Choice Requires="wps">
            <w:drawing>
              <wp:inline distT="0" distB="0" distL="0" distR="0" wp14:anchorId="7E9A3D58" wp14:editId="7E305C51">
                <wp:extent cx="3288496" cy="213942"/>
                <wp:effectExtent l="635" t="0" r="1905" b="1905"/>
                <wp:docPr id="1066578398" name="Text Box 2"/>
                <wp:cNvGraphicFramePr/>
                <a:graphic xmlns:a="http://schemas.openxmlformats.org/drawingml/2006/main">
                  <a:graphicData uri="http://schemas.microsoft.com/office/word/2010/wordprocessingShape">
                    <wps:wsp>
                      <wps:cNvSpPr txBox="1"/>
                      <wps:spPr>
                        <a:xfrm rot="16200000">
                          <a:off x="0" y="0"/>
                          <a:ext cx="3288496" cy="213942"/>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5C7B6B" w14:paraId="06892BB1" w14:textId="77777777" w:rsidTr="000F313B">
                              <w:tc>
                                <w:tcPr>
                                  <w:tcW w:w="1588" w:type="dxa"/>
                                </w:tcPr>
                                <w:p w14:paraId="1EA39BDB" w14:textId="77777777" w:rsidR="005C7B6B" w:rsidRPr="000F313B" w:rsidRDefault="005C7B6B" w:rsidP="000F313B">
                                  <w:pPr>
                                    <w:jc w:val="center"/>
                                    <w:rPr>
                                      <w:rFonts w:ascii="Arial" w:hAnsi="Arial" w:cs="Arial"/>
                                      <w:sz w:val="16"/>
                                      <w:szCs w:val="16"/>
                                    </w:rPr>
                                  </w:pPr>
                                  <w:r>
                                    <w:rPr>
                                      <w:rFonts w:ascii="Arial" w:hAnsi="Arial" w:cs="Arial"/>
                                      <w:sz w:val="16"/>
                                      <w:szCs w:val="16"/>
                                    </w:rPr>
                                    <w:t>SR EC</w:t>
                                  </w:r>
                                </w:p>
                              </w:tc>
                              <w:tc>
                                <w:tcPr>
                                  <w:tcW w:w="1588" w:type="dxa"/>
                                </w:tcPr>
                                <w:p w14:paraId="059EEEF0" w14:textId="77777777" w:rsidR="005C7B6B" w:rsidRPr="000F313B" w:rsidRDefault="005C7B6B" w:rsidP="000F313B">
                                  <w:pPr>
                                    <w:jc w:val="center"/>
                                    <w:rPr>
                                      <w:rFonts w:ascii="Arial" w:hAnsi="Arial" w:cs="Arial"/>
                                      <w:sz w:val="16"/>
                                      <w:szCs w:val="16"/>
                                    </w:rPr>
                                  </w:pPr>
                                  <w:r>
                                    <w:rPr>
                                      <w:rFonts w:ascii="Arial" w:hAnsi="Arial" w:cs="Arial"/>
                                      <w:sz w:val="16"/>
                                      <w:szCs w:val="16"/>
                                    </w:rPr>
                                    <w:t>SR EO</w:t>
                                  </w:r>
                                </w:p>
                              </w:tc>
                              <w:tc>
                                <w:tcPr>
                                  <w:tcW w:w="1588" w:type="dxa"/>
                                </w:tcPr>
                                <w:p w14:paraId="3D412084" w14:textId="77777777" w:rsidR="005C7B6B" w:rsidRPr="000F313B" w:rsidRDefault="005C7B6B" w:rsidP="000F313B">
                                  <w:pPr>
                                    <w:jc w:val="center"/>
                                    <w:rPr>
                                      <w:rFonts w:ascii="Arial" w:hAnsi="Arial" w:cs="Arial"/>
                                      <w:sz w:val="16"/>
                                      <w:szCs w:val="16"/>
                                    </w:rPr>
                                  </w:pPr>
                                  <w:r>
                                    <w:rPr>
                                      <w:rFonts w:ascii="Arial" w:hAnsi="Arial" w:cs="Arial"/>
                                      <w:sz w:val="16"/>
                                      <w:szCs w:val="16"/>
                                    </w:rPr>
                                    <w:t>AAC</w:t>
                                  </w:r>
                                </w:p>
                              </w:tc>
                            </w:tr>
                          </w:tbl>
                          <w:p w14:paraId="575DE091" w14:textId="77777777" w:rsidR="005C7B6B" w:rsidRDefault="005C7B6B" w:rsidP="005C7B6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E9A3D58" id="_x0000_s1029" type="#_x0000_t202" style="width:258.95pt;height:16.8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5C7B6B" w14:paraId="06892BB1" w14:textId="77777777" w:rsidTr="000F313B">
                        <w:tc>
                          <w:tcPr>
                            <w:tcW w:w="1588" w:type="dxa"/>
                          </w:tcPr>
                          <w:p w14:paraId="1EA39BDB" w14:textId="77777777" w:rsidR="005C7B6B" w:rsidRPr="000F313B" w:rsidRDefault="005C7B6B" w:rsidP="000F313B">
                            <w:pPr>
                              <w:jc w:val="center"/>
                              <w:rPr>
                                <w:rFonts w:ascii="Arial" w:hAnsi="Arial" w:cs="Arial"/>
                                <w:sz w:val="16"/>
                                <w:szCs w:val="16"/>
                              </w:rPr>
                            </w:pPr>
                            <w:r>
                              <w:rPr>
                                <w:rFonts w:ascii="Arial" w:hAnsi="Arial" w:cs="Arial"/>
                                <w:sz w:val="16"/>
                                <w:szCs w:val="16"/>
                              </w:rPr>
                              <w:t>SR EC</w:t>
                            </w:r>
                          </w:p>
                        </w:tc>
                        <w:tc>
                          <w:tcPr>
                            <w:tcW w:w="1588" w:type="dxa"/>
                          </w:tcPr>
                          <w:p w14:paraId="059EEEF0" w14:textId="77777777" w:rsidR="005C7B6B" w:rsidRPr="000F313B" w:rsidRDefault="005C7B6B" w:rsidP="000F313B">
                            <w:pPr>
                              <w:jc w:val="center"/>
                              <w:rPr>
                                <w:rFonts w:ascii="Arial" w:hAnsi="Arial" w:cs="Arial"/>
                                <w:sz w:val="16"/>
                                <w:szCs w:val="16"/>
                              </w:rPr>
                            </w:pPr>
                            <w:r>
                              <w:rPr>
                                <w:rFonts w:ascii="Arial" w:hAnsi="Arial" w:cs="Arial"/>
                                <w:sz w:val="16"/>
                                <w:szCs w:val="16"/>
                              </w:rPr>
                              <w:t>SR EO</w:t>
                            </w:r>
                          </w:p>
                        </w:tc>
                        <w:tc>
                          <w:tcPr>
                            <w:tcW w:w="1588" w:type="dxa"/>
                          </w:tcPr>
                          <w:p w14:paraId="3D412084" w14:textId="77777777" w:rsidR="005C7B6B" w:rsidRPr="000F313B" w:rsidRDefault="005C7B6B" w:rsidP="000F313B">
                            <w:pPr>
                              <w:jc w:val="center"/>
                              <w:rPr>
                                <w:rFonts w:ascii="Arial" w:hAnsi="Arial" w:cs="Arial"/>
                                <w:sz w:val="16"/>
                                <w:szCs w:val="16"/>
                              </w:rPr>
                            </w:pPr>
                            <w:r>
                              <w:rPr>
                                <w:rFonts w:ascii="Arial" w:hAnsi="Arial" w:cs="Arial"/>
                                <w:sz w:val="16"/>
                                <w:szCs w:val="16"/>
                              </w:rPr>
                              <w:t>AAC</w:t>
                            </w:r>
                          </w:p>
                        </w:tc>
                      </w:tr>
                    </w:tbl>
                    <w:p w14:paraId="575DE091" w14:textId="77777777" w:rsidR="005C7B6B" w:rsidRDefault="005C7B6B" w:rsidP="005C7B6B"/>
                  </w:txbxContent>
                </v:textbox>
                <w10:anchorlock/>
              </v:shape>
            </w:pict>
          </mc:Fallback>
        </mc:AlternateContent>
      </w:r>
      <w:r>
        <w:rPr>
          <w:noProof/>
          <w:lang w:val="en-AU"/>
        </w:rPr>
        <w:drawing>
          <wp:inline distT="0" distB="0" distL="0" distR="0" wp14:anchorId="2052794D" wp14:editId="17044BC7">
            <wp:extent cx="4854102" cy="3425166"/>
            <wp:effectExtent l="0" t="0" r="0" b="4445"/>
            <wp:docPr id="1412763094" name="Picture 5" descr="Several images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763094" name="Picture 5" descr="Several images of different types of dat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28573" cy="3477714"/>
                    </a:xfrm>
                    <a:prstGeom prst="rect">
                      <a:avLst/>
                    </a:prstGeom>
                  </pic:spPr>
                </pic:pic>
              </a:graphicData>
            </a:graphic>
          </wp:inline>
        </w:drawing>
      </w:r>
    </w:p>
    <w:p w14:paraId="0775C1A4" w14:textId="65729DD3" w:rsidR="005C7B6B" w:rsidRPr="00E254F3" w:rsidRDefault="005C7B6B" w:rsidP="005C7B6B">
      <w:pPr>
        <w:pStyle w:val="BodyText"/>
        <w:rPr>
          <w:lang w:val="en-AU"/>
        </w:rPr>
      </w:pPr>
      <w:r w:rsidRPr="006C456F">
        <w:rPr>
          <w:i/>
          <w:iCs/>
          <w:lang w:val="en-AU"/>
        </w:rPr>
        <w:t xml:space="preserve">Note. </w:t>
      </w:r>
      <w:r>
        <w:rPr>
          <w:lang w:val="en-AU"/>
        </w:rPr>
        <w:t xml:space="preserve">Regression lines show global AAC and SR values averaged across all EEG channels per participant. </w:t>
      </w:r>
      <w:r w:rsidR="00FA0FFC">
        <w:rPr>
          <w:b/>
          <w:bCs/>
          <w:lang w:val="en-AU"/>
        </w:rPr>
        <w:t xml:space="preserve">What would we expect from the graphs? </w:t>
      </w:r>
      <w:r>
        <w:rPr>
          <w:lang w:val="en-AU"/>
        </w:rPr>
        <w:t xml:space="preserve">Orange dots show significant channels before correction for multiple comparisons. </w:t>
      </w:r>
    </w:p>
    <w:p w14:paraId="4C5DEFE0" w14:textId="77777777" w:rsidR="00D8624D" w:rsidRPr="006C456F" w:rsidRDefault="00D8624D" w:rsidP="00D8624D">
      <w:pPr>
        <w:pStyle w:val="Heading1"/>
      </w:pPr>
      <w:r w:rsidRPr="006C456F">
        <w:lastRenderedPageBreak/>
        <w:t>Discussion</w:t>
      </w:r>
    </w:p>
    <w:p w14:paraId="24911D74" w14:textId="6D4AE9DB" w:rsidR="00644A59" w:rsidRPr="00592E9D" w:rsidRDefault="00E62059" w:rsidP="00644A59">
      <w:pPr>
        <w:pStyle w:val="BodyText"/>
        <w:rPr>
          <w:b/>
          <w:bCs/>
          <w:lang w:val="en-AU"/>
        </w:rPr>
      </w:pPr>
      <w:r>
        <w:rPr>
          <w:lang w:val="en-AU"/>
        </w:rPr>
        <w:t xml:space="preserve">This study examined if </w:t>
      </w:r>
      <w:r w:rsidR="004B3464">
        <w:rPr>
          <w:lang w:val="en-AU"/>
        </w:rPr>
        <w:t>there were differences in subjective or objective measures of sleepiness, or the association between them both, in individuals with ID, NRS, and healthy controls. The hypothesis that subjective sleepiness upon awakening would be significantly higher in individuals with NRS and lower in ID in comparison to healthy controls was not supported. Furthermore, NRS was not associated with increased EEG measures of objective sleepiness, while ID was not associated with decreased measures of objective sleepiness in comparison to healthy controls. Finally, there were no significant differences in the association between subjective and objective sleepiness between groups, with subjective sleepiness and group membership not significantly predicting</w:t>
      </w:r>
      <w:r w:rsidR="00592E9D">
        <w:rPr>
          <w:lang w:val="en-AU"/>
        </w:rPr>
        <w:t xml:space="preserve"> </w:t>
      </w:r>
      <w:r w:rsidR="00592E9D" w:rsidRPr="002A6E6F">
        <w:rPr>
          <w:lang w:val="en-AU"/>
        </w:rPr>
        <w:t>measures of</w:t>
      </w:r>
      <w:r w:rsidR="004B3464">
        <w:rPr>
          <w:lang w:val="en-AU"/>
        </w:rPr>
        <w:t xml:space="preserve"> objective sleepiness, and no significant interaction. </w:t>
      </w:r>
      <w:r w:rsidR="00705420">
        <w:rPr>
          <w:lang w:val="en-AU"/>
        </w:rPr>
        <w:t>These results suggest that although ID</w:t>
      </w:r>
      <w:r w:rsidR="002A6E6F">
        <w:rPr>
          <w:lang w:val="en-AU"/>
        </w:rPr>
        <w:t xml:space="preserve"> and</w:t>
      </w:r>
      <w:r w:rsidR="00705420">
        <w:rPr>
          <w:lang w:val="en-AU"/>
        </w:rPr>
        <w:t xml:space="preserve"> NRS may have different underlying aetiology and causal mechanisms, </w:t>
      </w:r>
      <w:r w:rsidR="002A6E6F">
        <w:rPr>
          <w:b/>
          <w:bCs/>
          <w:lang w:val="en-AU"/>
        </w:rPr>
        <w:t xml:space="preserve">and be different to healthy controls, </w:t>
      </w:r>
      <w:r w:rsidR="00592E9D" w:rsidRPr="002A6E6F">
        <w:rPr>
          <w:lang w:val="en-AU"/>
        </w:rPr>
        <w:t>we did not find</w:t>
      </w:r>
      <w:r w:rsidR="002A6E6F">
        <w:rPr>
          <w:lang w:val="en-AU"/>
        </w:rPr>
        <w:t xml:space="preserve"> group</w:t>
      </w:r>
      <w:r w:rsidR="00592E9D" w:rsidRPr="002A6E6F">
        <w:rPr>
          <w:lang w:val="en-AU"/>
        </w:rPr>
        <w:t xml:space="preserve"> differences in subjective or objective measures of sleepiness</w:t>
      </w:r>
      <w:r w:rsidR="002A6E6F">
        <w:rPr>
          <w:lang w:val="en-AU"/>
        </w:rPr>
        <w:t xml:space="preserve"> upon awakening. </w:t>
      </w:r>
    </w:p>
    <w:p w14:paraId="2E430663" w14:textId="38C78255" w:rsidR="00455D50" w:rsidRPr="00455D50" w:rsidRDefault="00455D50" w:rsidP="00455D50">
      <w:pPr>
        <w:pStyle w:val="BodyText"/>
        <w:ind w:firstLine="0"/>
        <w:rPr>
          <w:b/>
          <w:bCs/>
        </w:rPr>
      </w:pPr>
      <w:r>
        <w:rPr>
          <w:b/>
          <w:bCs/>
          <w:lang w:val="en-AU"/>
        </w:rPr>
        <w:t>Subjective Sleepiness</w:t>
      </w:r>
      <w:r w:rsidR="00A17F4F">
        <w:rPr>
          <w:b/>
          <w:bCs/>
          <w:lang w:val="en-AU"/>
        </w:rPr>
        <w:t xml:space="preserve"> </w:t>
      </w:r>
    </w:p>
    <w:p w14:paraId="3BC896C0" w14:textId="7F7CF597" w:rsidR="00E038DC" w:rsidRDefault="00DA7C1F" w:rsidP="00E038DC">
      <w:pPr>
        <w:pStyle w:val="BodyText"/>
      </w:pPr>
      <w:r>
        <w:t>Contrary to hypotheses, both ID and NRS groups exhibited non-significant</w:t>
      </w:r>
      <w:r w:rsidR="00AE74D1">
        <w:t>ly</w:t>
      </w:r>
      <w:r>
        <w:t xml:space="preserve"> increased </w:t>
      </w:r>
      <w:r w:rsidR="00AE74D1">
        <w:t xml:space="preserve">subjective </w:t>
      </w:r>
      <w:r>
        <w:t xml:space="preserve">sleepiness </w:t>
      </w:r>
      <w:r w:rsidR="00AE74D1">
        <w:t>in comparison</w:t>
      </w:r>
      <w:r>
        <w:t xml:space="preserve"> to healthy controls</w:t>
      </w:r>
      <w:r w:rsidR="0025001B">
        <w:t>.</w:t>
      </w:r>
      <w:r w:rsidR="00AE74D1">
        <w:t xml:space="preserve"> </w:t>
      </w:r>
      <w:r w:rsidR="00745E35">
        <w:rPr>
          <w:b/>
          <w:bCs/>
        </w:rPr>
        <w:t xml:space="preserve">Medium effect? </w:t>
      </w:r>
      <w:proofErr w:type="spellStart"/>
      <w:r w:rsidR="00AE74D1">
        <w:t>This</w:t>
      </w:r>
      <w:proofErr w:type="spellEnd"/>
      <w:r w:rsidR="00AE74D1">
        <w:t xml:space="preserve"> contrasts with prior research which consistently finds lower subjective sleepiness in ID populations [@cite]. Findings in NRS are mixed, with some studies finding increased subjective sleepiness in comparison to healthy controls [@cite] and some finding reduced subjective sleepiness [@cite]. As NRS is characterized by unrefreshing sleep, it was expected that they would show significantly increased sleepiness upon awakening in comparison to healthy controls. </w:t>
      </w:r>
      <w:r w:rsidR="00E038DC">
        <w:t xml:space="preserve">This </w:t>
      </w:r>
      <w:r w:rsidR="00E038DC">
        <w:t xml:space="preserve">non-significant finding </w:t>
      </w:r>
      <w:r w:rsidR="00E038DC">
        <w:t>is further supported by the non-significant group differences (ID-NRS) in trait sleepiness as measured by the ESS,</w:t>
      </w:r>
      <w:r w:rsidR="00E038DC">
        <w:t xml:space="preserve"> indicating that there are no significant group differences in subjective sleepiness within the current sample. </w:t>
      </w:r>
      <w:r w:rsidR="00745E35">
        <w:t xml:space="preserve">This finding suggests state </w:t>
      </w:r>
      <w:r w:rsidR="00745E35">
        <w:lastRenderedPageBreak/>
        <w:t>subjective sleepiness upon awakening may not be a sensitive measure for distinguishing between NRS and ID.</w:t>
      </w:r>
      <w:r w:rsidR="00E038DC">
        <w:t xml:space="preserve"> </w:t>
      </w:r>
    </w:p>
    <w:p w14:paraId="64545D18" w14:textId="025BC278" w:rsidR="00E038DC" w:rsidRDefault="00C54D7C" w:rsidP="00C54D7C">
      <w:pPr>
        <w:pStyle w:val="BodyText"/>
      </w:pPr>
      <w:r>
        <w:t xml:space="preserve">Although we found a medium effect size </w:t>
      </w:r>
      <w:r>
        <w:t>(</w:t>
      </w:r>
      <w:r w:rsidRPr="006C456F">
        <w:rPr>
          <w:lang w:val="en-AU"/>
        </w:rPr>
        <w:t>η² = 0.11</w:t>
      </w:r>
      <w:r>
        <w:rPr>
          <w:lang w:val="en-AU"/>
        </w:rPr>
        <w:t>)</w:t>
      </w:r>
      <w:r>
        <w:t xml:space="preserve"> </w:t>
      </w:r>
      <w:r>
        <w:t xml:space="preserve">for subjective sleepiness, the KSS generally produces large effect sizes for clinical group differences. There are several potential explanations for this finding. </w:t>
      </w:r>
    </w:p>
    <w:p w14:paraId="4B5BD34E" w14:textId="79D02C73" w:rsidR="00745E35" w:rsidRDefault="00C54D7C" w:rsidP="00C54D7C">
      <w:pPr>
        <w:pStyle w:val="BodyText"/>
        <w:numPr>
          <w:ilvl w:val="0"/>
          <w:numId w:val="25"/>
        </w:numPr>
      </w:pPr>
      <w:r>
        <w:t xml:space="preserve">Large degree of concordance in daytime impairments between ID and NRS: no significant difference in </w:t>
      </w:r>
      <w:r w:rsidR="00745E35">
        <w:t xml:space="preserve">subjective fatigue measured by the FFS, </w:t>
      </w:r>
      <w:r>
        <w:t>or</w:t>
      </w:r>
      <w:r w:rsidR="00745E35">
        <w:t xml:space="preserve"> insomnia symptoms as measured by the ISI. However, there were group differences in </w:t>
      </w:r>
      <w:r>
        <w:t>sleep quality (PSQI)</w:t>
      </w:r>
      <w:r w:rsidR="00745E35">
        <w:t xml:space="preserve"> scores, with the ID group reporting lower subjective sleep quality than the NRS group. </w:t>
      </w:r>
      <w:r>
        <w:t xml:space="preserve">May suggest that daytime sleepiness and impairments are similar between groups. </w:t>
      </w:r>
    </w:p>
    <w:p w14:paraId="18CAA1C9" w14:textId="00246D54" w:rsidR="00C54D7C" w:rsidRDefault="00C54D7C" w:rsidP="00C54D7C">
      <w:pPr>
        <w:pStyle w:val="BodyText"/>
        <w:numPr>
          <w:ilvl w:val="0"/>
          <w:numId w:val="25"/>
        </w:numPr>
      </w:pPr>
      <w:r>
        <w:t>Could be due to low power,</w:t>
      </w:r>
      <w:r w:rsidR="002713F2">
        <w:t xml:space="preserve"> limited by small sample size</w:t>
      </w:r>
      <w:r>
        <w:t xml:space="preserve"> and the timing of KSS administration immediately after awa</w:t>
      </w:r>
      <w:r w:rsidR="002713F2">
        <w:t xml:space="preserve">kening may not capture group differences. </w:t>
      </w:r>
    </w:p>
    <w:p w14:paraId="088FF8D9" w14:textId="0B60273D" w:rsidR="002713F2" w:rsidRDefault="002713F2" w:rsidP="00C54D7C">
      <w:pPr>
        <w:pStyle w:val="BodyText"/>
        <w:numPr>
          <w:ilvl w:val="0"/>
          <w:numId w:val="25"/>
        </w:numPr>
      </w:pPr>
      <w:r>
        <w:t xml:space="preserve">However, these findings suggest that there may be no difference in subjective sleepiness upon awakening between groups. </w:t>
      </w:r>
    </w:p>
    <w:p w14:paraId="028C44BC" w14:textId="31AE2FBB" w:rsidR="00866C26" w:rsidRDefault="00866C26" w:rsidP="00866C26">
      <w:pPr>
        <w:pStyle w:val="Heading2"/>
      </w:pPr>
      <w:r>
        <w:t>Objective Sleepiness</w:t>
      </w:r>
    </w:p>
    <w:p w14:paraId="7B2B99E7" w14:textId="52BC3A3D" w:rsidR="002713F2" w:rsidRDefault="00592E9D" w:rsidP="002713F2">
      <w:pPr>
        <w:pStyle w:val="BodyText"/>
        <w:rPr>
          <w:lang w:val="en-AU"/>
        </w:rPr>
      </w:pPr>
      <w:r>
        <w:rPr>
          <w:lang w:val="en-AU"/>
        </w:rPr>
        <w:t>The</w:t>
      </w:r>
      <w:r w:rsidR="00866C26">
        <w:rPr>
          <w:lang w:val="en-AU"/>
        </w:rPr>
        <w:t xml:space="preserve"> results of this study did not support the hypothesis that NRS would be associated with increased measures of objective sleepiness and ID would exhibit reduced objective sleepiness in comparison to healthy controls. </w:t>
      </w:r>
      <w:r w:rsidR="0007665B">
        <w:rPr>
          <w:lang w:val="en-AU"/>
        </w:rPr>
        <w:t xml:space="preserve">Interestingly, we did not find increased fast-frequency activity in the ID group, contrary to </w:t>
      </w:r>
      <w:r w:rsidR="00415C24">
        <w:rPr>
          <w:lang w:val="en-AU"/>
        </w:rPr>
        <w:t xml:space="preserve">previous studies which consistently report the finding of cognitive hyperarousal in ID in comparison to healthy controls. Furthermore, NRS was not increased with increased measures of objective sleepiness. </w:t>
      </w:r>
    </w:p>
    <w:p w14:paraId="7E2873F8" w14:textId="1B4BE002" w:rsidR="002713F2" w:rsidRDefault="002713F2" w:rsidP="002713F2">
      <w:pPr>
        <w:pStyle w:val="BodyText"/>
        <w:numPr>
          <w:ilvl w:val="0"/>
          <w:numId w:val="25"/>
        </w:numPr>
        <w:rPr>
          <w:lang w:val="en-AU"/>
        </w:rPr>
      </w:pPr>
      <w:r>
        <w:rPr>
          <w:lang w:val="en-AU"/>
        </w:rPr>
        <w:t>Compare and contrast results to previous papers</w:t>
      </w:r>
    </w:p>
    <w:p w14:paraId="22A4B623" w14:textId="09892A92" w:rsidR="002713F2" w:rsidRDefault="002713F2" w:rsidP="002713F2">
      <w:pPr>
        <w:pStyle w:val="BodyText"/>
        <w:numPr>
          <w:ilvl w:val="0"/>
          <w:numId w:val="25"/>
        </w:numPr>
        <w:rPr>
          <w:lang w:val="en-AU"/>
        </w:rPr>
      </w:pPr>
      <w:r>
        <w:rPr>
          <w:lang w:val="en-AU"/>
        </w:rPr>
        <w:t xml:space="preserve">Implications – measuring by SR and AAC are not associated with group differences, indicating similar objective sleepiness. </w:t>
      </w:r>
    </w:p>
    <w:p w14:paraId="2F033BA3" w14:textId="6E925AE7" w:rsidR="002713F2" w:rsidRDefault="002713F2" w:rsidP="002713F2">
      <w:pPr>
        <w:pStyle w:val="BodyText"/>
        <w:numPr>
          <w:ilvl w:val="0"/>
          <w:numId w:val="25"/>
        </w:numPr>
        <w:rPr>
          <w:lang w:val="en-AU"/>
        </w:rPr>
      </w:pPr>
      <w:r>
        <w:rPr>
          <w:lang w:val="en-AU"/>
        </w:rPr>
        <w:lastRenderedPageBreak/>
        <w:t xml:space="preserve">Reasons: no group differences in sleep architecture, which could then mean no group differences in objective sleepiness. </w:t>
      </w:r>
      <w:r w:rsidR="005C7B6B">
        <w:rPr>
          <w:lang w:val="en-AU"/>
        </w:rPr>
        <w:t xml:space="preserve">Could be further explored by using KDT repeated throughout the day to see if there are differences in accumulation of sleep </w:t>
      </w:r>
      <w:proofErr w:type="gramStart"/>
      <w:r w:rsidR="005C7B6B">
        <w:rPr>
          <w:lang w:val="en-AU"/>
        </w:rPr>
        <w:t>pressure, or</w:t>
      </w:r>
      <w:proofErr w:type="gramEnd"/>
      <w:r w:rsidR="005C7B6B">
        <w:rPr>
          <w:lang w:val="en-AU"/>
        </w:rPr>
        <w:t xml:space="preserve"> comparing to previous night sleep and seeing if there are differences in SWA. </w:t>
      </w:r>
    </w:p>
    <w:p w14:paraId="0C8EF0A8" w14:textId="0497B85E" w:rsidR="005C7B6B" w:rsidRDefault="005C7B6B" w:rsidP="002713F2">
      <w:pPr>
        <w:pStyle w:val="BodyText"/>
        <w:numPr>
          <w:ilvl w:val="0"/>
          <w:numId w:val="25"/>
        </w:numPr>
        <w:rPr>
          <w:lang w:val="en-AU"/>
        </w:rPr>
      </w:pPr>
      <w:r>
        <w:rPr>
          <w:lang w:val="en-AU"/>
        </w:rPr>
        <w:t>Could be that SR is insufficient for capturing the hyperarousal present in ID, as it cannot capture differences in fast-frequency spectral bands. If ID has increased beta/gamma</w:t>
      </w:r>
      <w:r w:rsidR="00FA0FFC">
        <w:rPr>
          <w:lang w:val="en-AU"/>
        </w:rPr>
        <w:t xml:space="preserve"> but reduced alpha</w:t>
      </w:r>
      <w:r>
        <w:rPr>
          <w:lang w:val="en-AU"/>
        </w:rPr>
        <w:t xml:space="preserve">, </w:t>
      </w:r>
      <w:r w:rsidR="00FA0FFC">
        <w:rPr>
          <w:lang w:val="en-AU"/>
        </w:rPr>
        <w:t xml:space="preserve">while others have increased alpha but reduced beta/gamma, this would not </w:t>
      </w:r>
      <w:proofErr w:type="spellStart"/>
      <w:r w:rsidR="00FA0FFC">
        <w:rPr>
          <w:lang w:val="en-AU"/>
        </w:rPr>
        <w:t>be</w:t>
      </w:r>
      <w:proofErr w:type="spellEnd"/>
      <w:r w:rsidR="00FA0FFC">
        <w:rPr>
          <w:lang w:val="en-AU"/>
        </w:rPr>
        <w:t xml:space="preserve"> captured. </w:t>
      </w:r>
    </w:p>
    <w:p w14:paraId="53684BE6" w14:textId="42890AA4" w:rsidR="00FA0FFC" w:rsidRPr="002713F2" w:rsidRDefault="00FA0FFC" w:rsidP="002713F2">
      <w:pPr>
        <w:pStyle w:val="BodyText"/>
        <w:numPr>
          <w:ilvl w:val="0"/>
          <w:numId w:val="25"/>
        </w:numPr>
        <w:rPr>
          <w:lang w:val="en-AU"/>
        </w:rPr>
      </w:pPr>
      <w:r>
        <w:rPr>
          <w:lang w:val="en-AU"/>
        </w:rPr>
        <w:t xml:space="preserve">Overall implications: Limited by lack of specificity in spectral bands, </w:t>
      </w:r>
      <w:proofErr w:type="gramStart"/>
      <w:r>
        <w:rPr>
          <w:lang w:val="en-AU"/>
        </w:rPr>
        <w:t>however</w:t>
      </w:r>
      <w:proofErr w:type="gramEnd"/>
      <w:r>
        <w:rPr>
          <w:lang w:val="en-AU"/>
        </w:rPr>
        <w:t xml:space="preserve"> indicates there are no large group differences in objective sleepiness upon awakening (when there are no differences in PSG measured sleep)</w:t>
      </w:r>
    </w:p>
    <w:p w14:paraId="51C078C9" w14:textId="354D8D1E" w:rsidR="00415C24" w:rsidRDefault="00415C24" w:rsidP="00415C24">
      <w:pPr>
        <w:pStyle w:val="BodyText"/>
        <w:rPr>
          <w:lang w:val="en-AU"/>
        </w:rPr>
      </w:pPr>
      <w:r>
        <w:rPr>
          <w:lang w:val="en-AU"/>
        </w:rPr>
        <w:t xml:space="preserve">A potential reason for this is there were no differences in PSG sleep architecture, indicating participants across groups may have had similar objective overnight sleep. If they had similar overnight sleep, and all groups experienced the same reduction in sleep pressure, EEG measures of sleepiness would be the same. </w:t>
      </w:r>
    </w:p>
    <w:p w14:paraId="0C684359" w14:textId="3D776986" w:rsidR="00415C24" w:rsidRDefault="00415C24" w:rsidP="00415C24">
      <w:pPr>
        <w:pStyle w:val="BodyText"/>
      </w:pPr>
      <w:r w:rsidRPr="00415C24">
        <w:t>Another potential reason for this is that a single EEG recording taken upon awakening may not be powerful enough to detect group differences.</w:t>
      </w:r>
      <w:r>
        <w:t xml:space="preserve"> </w:t>
      </w:r>
      <w:r w:rsidRPr="00415C24">
        <w:t>A post-hoc sensitivity analysis conducted using G*Power (</w:t>
      </w:r>
      <w:proofErr w:type="spellStart"/>
      <w:r w:rsidRPr="00415C24">
        <w:t>Faul</w:t>
      </w:r>
      <w:proofErr w:type="spellEnd"/>
      <w:r w:rsidRPr="00415C24">
        <w:t xml:space="preserve"> et al., 2007) found the study was sensitive to detecting a large effect size (Cohen’s f = 0.57) using an alpha level of .05 and a desired power of 80%. This suggests that while the study was underpowered to detect small to medium effect sizes, it was adequately powered to detect large effects.</w:t>
      </w:r>
      <w:r>
        <w:t xml:space="preserve"> </w:t>
      </w:r>
      <w:r w:rsidR="003D26FE">
        <w:t xml:space="preserve">If there was a </w:t>
      </w:r>
      <w:r w:rsidR="003D26FE" w:rsidRPr="003D26FE">
        <w:rPr>
          <w:b/>
          <w:bCs/>
        </w:rPr>
        <w:t>clinically significant</w:t>
      </w:r>
      <w:r w:rsidR="003D26FE">
        <w:t xml:space="preserve"> difference, we would have found it (Discuss with reference to found effect sizes in literature). </w:t>
      </w:r>
      <w:r w:rsidR="001A6B1A">
        <w:t xml:space="preserve">Other studies using the KDT finding a significant effect of group tend to use measurements taken multiple times, including before sleep and during the day. </w:t>
      </w:r>
    </w:p>
    <w:p w14:paraId="14C4478C" w14:textId="1E69FF9C" w:rsidR="002713F2" w:rsidRPr="001A6B1A" w:rsidRDefault="003D26FE" w:rsidP="00FA0FFC">
      <w:pPr>
        <w:pStyle w:val="BodyText"/>
      </w:pPr>
      <w:r>
        <w:lastRenderedPageBreak/>
        <w:t xml:space="preserve">Finally, participants may have been differentially </w:t>
      </w:r>
      <w:r w:rsidR="002713F2">
        <w:t>affected</w:t>
      </w:r>
      <w:r>
        <w:t xml:space="preserve"> by first-night effects. First night effects are where people sleep either better or worse on the first night in a clinical setting. For the ID group, they may have had better sleep than usual because of the loss of conditioning effects they experience at home in their normal bed. For the NRS and control groups, they may have slept worse than usual due to the unfamiliarity of the setting, noises, HD-EEG cap, </w:t>
      </w:r>
      <w:proofErr w:type="spellStart"/>
      <w:r>
        <w:t>etc</w:t>
      </w:r>
      <w:proofErr w:type="spellEnd"/>
      <w:r>
        <w:t xml:space="preserve"> etc. </w:t>
      </w:r>
    </w:p>
    <w:p w14:paraId="38CC1123" w14:textId="0BF494CD" w:rsidR="001E3EE4" w:rsidRDefault="00002E9A" w:rsidP="001E3EE4">
      <w:pPr>
        <w:pStyle w:val="Heading2"/>
      </w:pPr>
      <w:r>
        <w:t>Association of Objective and Subjective Sleep Measures</w:t>
      </w:r>
    </w:p>
    <w:p w14:paraId="663C567A" w14:textId="750E7E34" w:rsidR="002F389B" w:rsidRDefault="001E3EE4" w:rsidP="002F389B">
      <w:pPr>
        <w:pStyle w:val="BodyText"/>
        <w:rPr>
          <w:lang w:val="en-AU"/>
        </w:rPr>
      </w:pPr>
      <w:r>
        <w:rPr>
          <w:lang w:val="en-AU"/>
        </w:rPr>
        <w:t>Th</w:t>
      </w:r>
      <w:r w:rsidR="00002E9A">
        <w:rPr>
          <w:lang w:val="en-AU"/>
        </w:rPr>
        <w:t xml:space="preserve">is </w:t>
      </w:r>
      <w:r>
        <w:rPr>
          <w:lang w:val="en-AU"/>
        </w:rPr>
        <w:t xml:space="preserve">study did not find any significant associations between subjective sleepiness and objective sleepiness across groups. </w:t>
      </w:r>
      <w:r w:rsidR="00A17F4F">
        <w:rPr>
          <w:lang w:val="en-AU"/>
        </w:rPr>
        <w:t>Furthermore, there were no group differences in objective sleepiness when including subjective sleepiness as a predict</w:t>
      </w:r>
      <w:r w:rsidR="00A17F4F" w:rsidRPr="001A6B1A">
        <w:rPr>
          <w:lang w:val="en-AU"/>
        </w:rPr>
        <w:t xml:space="preserve">or. Finally, there were no significant clusters after controlling for multiple comparisons suggesting the association between subjective and objective measures of sleepiness do not vary between ID, NRS, and healthy controls. </w:t>
      </w:r>
    </w:p>
    <w:p w14:paraId="4B9605E8" w14:textId="2A342FD8" w:rsidR="00FA0FFC" w:rsidRDefault="00FA0FFC" w:rsidP="002F389B">
      <w:pPr>
        <w:pStyle w:val="BodyText"/>
        <w:rPr>
          <w:lang w:val="en-AU"/>
        </w:rPr>
      </w:pPr>
      <w:r>
        <w:rPr>
          <w:lang w:val="en-AU"/>
        </w:rPr>
        <w:t xml:space="preserve">Theoretical basis: KSS is a sensitive indicator of objective sleepiness in healthy controls, however these findings came from repeated measurements and is most accurate at high levels of sleepiness. ID is associated with sleep-state misperception, so may not be able to accurately assess their objective sleepiness. Unknown in NRS. </w:t>
      </w:r>
    </w:p>
    <w:p w14:paraId="571A3677" w14:textId="4B722534" w:rsidR="00A86659" w:rsidRDefault="00FA0FFC" w:rsidP="00A86659">
      <w:pPr>
        <w:pStyle w:val="BodyText"/>
        <w:rPr>
          <w:lang w:val="en-AU"/>
        </w:rPr>
      </w:pPr>
      <w:r>
        <w:rPr>
          <w:lang w:val="en-AU"/>
        </w:rPr>
        <w:t xml:space="preserve">What does this mean: May mean there are no differences. More likely explanation: SR and AAC lose richness of data. If ID model of cortical hyperarousal is true, then would expect to see increased </w:t>
      </w:r>
      <w:r w:rsidR="00A86659">
        <w:rPr>
          <w:lang w:val="en-AU"/>
        </w:rPr>
        <w:t xml:space="preserve">fast-frequency activity. However, two issues. 1. SR does not account for the different effects of alpha with increasing sleepiness depending on eyes open/eyes closed. 2. SR is too crude and loses richness of data. </w:t>
      </w:r>
    </w:p>
    <w:p w14:paraId="1D7DA94A" w14:textId="274825E7" w:rsidR="00A86659" w:rsidRDefault="00A86659" w:rsidP="00A86659">
      <w:pPr>
        <w:pStyle w:val="BodyText"/>
        <w:rPr>
          <w:lang w:val="en-AU"/>
        </w:rPr>
      </w:pPr>
      <w:r>
        <w:rPr>
          <w:lang w:val="en-AU"/>
        </w:rPr>
        <w:t xml:space="preserve">What to do about limitation: analyse data in individual spectral bands to see what is associated with subjective sleepiness and if this differs between groups. Repeat rest over day. </w:t>
      </w:r>
    </w:p>
    <w:p w14:paraId="5D57D8F1" w14:textId="564BD11A" w:rsidR="00A86659" w:rsidRDefault="00A86659" w:rsidP="00A86659">
      <w:pPr>
        <w:pStyle w:val="BodyText"/>
        <w:rPr>
          <w:b/>
          <w:bCs/>
          <w:lang w:val="en-AU"/>
        </w:rPr>
      </w:pPr>
      <w:r>
        <w:rPr>
          <w:lang w:val="en-AU"/>
        </w:rPr>
        <w:lastRenderedPageBreak/>
        <w:t xml:space="preserve">Overall significance: The finding that subjective sleepiness and group did not act as predictors for objective sleepiness suggests there may not be group differences in how these clinical groups experience subjective/objective sleepiness, </w:t>
      </w:r>
      <w:proofErr w:type="gramStart"/>
      <w:r>
        <w:rPr>
          <w:lang w:val="en-AU"/>
        </w:rPr>
        <w:t>however</w:t>
      </w:r>
      <w:proofErr w:type="gramEnd"/>
      <w:r>
        <w:rPr>
          <w:lang w:val="en-AU"/>
        </w:rPr>
        <w:t xml:space="preserve"> needs better analysis. </w:t>
      </w:r>
    </w:p>
    <w:p w14:paraId="162D4043" w14:textId="04ED9DB1" w:rsidR="00A86659" w:rsidRDefault="00A86659" w:rsidP="00A86659">
      <w:pPr>
        <w:pStyle w:val="Heading2"/>
      </w:pPr>
      <w:r>
        <w:t>Strengths and Limitations</w:t>
      </w:r>
    </w:p>
    <w:p w14:paraId="3AE92BFD" w14:textId="794EC7F8" w:rsidR="00A86659" w:rsidRDefault="00A86659" w:rsidP="00A86659">
      <w:pPr>
        <w:pStyle w:val="BodyText"/>
        <w:rPr>
          <w:lang w:val="en-AU"/>
        </w:rPr>
      </w:pPr>
      <w:r>
        <w:rPr>
          <w:lang w:val="en-AU"/>
        </w:rPr>
        <w:t xml:space="preserve">Strengths: age- and sex- matching, strict exclusion criteria. </w:t>
      </w:r>
    </w:p>
    <w:p w14:paraId="1C14CBD1" w14:textId="2B033BFF" w:rsidR="00FA0FFC" w:rsidRDefault="00A86659" w:rsidP="003A2E45">
      <w:pPr>
        <w:pStyle w:val="BodyText"/>
        <w:rPr>
          <w:lang w:val="en-AU"/>
        </w:rPr>
      </w:pPr>
      <w:r>
        <w:rPr>
          <w:lang w:val="en-AU"/>
        </w:rPr>
        <w:t xml:space="preserve">Limitations: </w:t>
      </w:r>
      <w:r w:rsidR="003A2E45">
        <w:rPr>
          <w:lang w:val="en-AU"/>
        </w:rPr>
        <w:t xml:space="preserve">low power, could only detect for large effects. However, clinically significant differences would likely reveal large effects. Only tested for subjective sleepiness upon awakening, however this is when group differences reflecting overnight sleep are likely to be greatest. </w:t>
      </w:r>
    </w:p>
    <w:p w14:paraId="5EB201AA" w14:textId="3EBD5135" w:rsidR="003A2E45" w:rsidRDefault="003A2E45" w:rsidP="003A2E45">
      <w:pPr>
        <w:pStyle w:val="Heading2"/>
      </w:pPr>
      <w:r>
        <w:t>Practical implications and future directions</w:t>
      </w:r>
    </w:p>
    <w:p w14:paraId="7AFBA760" w14:textId="68900D3F" w:rsidR="003A2E45" w:rsidRDefault="003A2E45" w:rsidP="003A2E45">
      <w:pPr>
        <w:pStyle w:val="BodyText"/>
        <w:rPr>
          <w:lang w:val="en-AU"/>
        </w:rPr>
      </w:pPr>
      <w:r>
        <w:rPr>
          <w:lang w:val="en-AU"/>
        </w:rPr>
        <w:t xml:space="preserve">Why did we do this: to see if there are group differences in subjective/objective sleepiness upon awakening that could indicate different aetiology between ID/NRS in comparison to controls. Could help with understanding underlying neuropathology and assist in diagnosis, suggest an easier way to help with diagnosis than PSG. </w:t>
      </w:r>
    </w:p>
    <w:p w14:paraId="6CA5068B" w14:textId="3BB1105C" w:rsidR="003A2E45" w:rsidRDefault="003A2E45" w:rsidP="003A2E45">
      <w:pPr>
        <w:pStyle w:val="BodyText"/>
        <w:rPr>
          <w:lang w:val="en-AU"/>
        </w:rPr>
      </w:pPr>
      <w:r>
        <w:rPr>
          <w:lang w:val="en-AU"/>
        </w:rPr>
        <w:t xml:space="preserve">What do our findings mean: preliminary findings suggest no group differences in sleepiness upon awakening. Could mean there are no </w:t>
      </w:r>
      <w:proofErr w:type="gramStart"/>
      <w:r>
        <w:rPr>
          <w:lang w:val="en-AU"/>
        </w:rPr>
        <w:t>differences, but</w:t>
      </w:r>
      <w:proofErr w:type="gramEnd"/>
      <w:r>
        <w:rPr>
          <w:lang w:val="en-AU"/>
        </w:rPr>
        <w:t xml:space="preserve"> could be obfuscated by no differences in PSG sleep. </w:t>
      </w:r>
    </w:p>
    <w:p w14:paraId="22B8DA35" w14:textId="0A456346" w:rsidR="000A3907" w:rsidRDefault="000A3907" w:rsidP="003A2E45">
      <w:pPr>
        <w:pStyle w:val="BodyText"/>
        <w:rPr>
          <w:lang w:val="en-AU"/>
        </w:rPr>
      </w:pPr>
      <w:r>
        <w:rPr>
          <w:lang w:val="en-AU"/>
        </w:rPr>
        <w:t xml:space="preserve">Why do we care: NRS is associated with significant daytime impacts, similar impairment to ID, however not treated (only 1 out of 4 with NRS seek treatment) and no guidelines for objective diagnosis/treatment. Need to find if it is different to ID or if it should be treated the same. There are </w:t>
      </w:r>
      <w:proofErr w:type="spellStart"/>
      <w:r>
        <w:rPr>
          <w:lang w:val="en-AU"/>
        </w:rPr>
        <w:t>treatement</w:t>
      </w:r>
      <w:proofErr w:type="spellEnd"/>
      <w:r>
        <w:rPr>
          <w:lang w:val="en-AU"/>
        </w:rPr>
        <w:t xml:space="preserve"> guidelines for ID (CBT-I), however unknown if this will improve outcomes for NRS if they don’t meet ID DSM-5 criteria. </w:t>
      </w:r>
    </w:p>
    <w:p w14:paraId="0B452158" w14:textId="76458E99" w:rsidR="000A3907" w:rsidRDefault="000A3907" w:rsidP="003A2E45">
      <w:pPr>
        <w:pStyle w:val="BodyText"/>
        <w:rPr>
          <w:lang w:val="en-AU"/>
        </w:rPr>
      </w:pPr>
      <w:r>
        <w:rPr>
          <w:lang w:val="en-AU"/>
        </w:rPr>
        <w:t xml:space="preserve">Future research: </w:t>
      </w:r>
      <w:r>
        <w:rPr>
          <w:lang w:val="en-AU"/>
        </w:rPr>
        <w:t>Future research analysing spectral power in each band, or across day, could provide greater understanding.</w:t>
      </w:r>
      <w:r>
        <w:rPr>
          <w:lang w:val="en-AU"/>
        </w:rPr>
        <w:t xml:space="preserve"> </w:t>
      </w:r>
    </w:p>
    <w:p w14:paraId="75EC7A26" w14:textId="0C1706A2" w:rsidR="003A2E45" w:rsidRDefault="003A2E45">
      <w:pPr>
        <w:rPr>
          <w:rFonts w:ascii="Times New Roman" w:hAnsi="Times New Roman" w:cs="Times New Roman"/>
          <w:lang w:val="en-AU"/>
        </w:rPr>
      </w:pPr>
      <w:r>
        <w:rPr>
          <w:lang w:val="en-AU"/>
        </w:rPr>
        <w:br w:type="page"/>
      </w:r>
    </w:p>
    <w:p w14:paraId="6A662DDF" w14:textId="77777777" w:rsidR="003A2E45" w:rsidRPr="003A2E45" w:rsidRDefault="003A2E45" w:rsidP="003A2E45">
      <w:pPr>
        <w:pStyle w:val="BodyText"/>
        <w:rPr>
          <w:lang w:val="en-AU"/>
        </w:rPr>
      </w:pPr>
    </w:p>
    <w:p w14:paraId="66D6D6BC" w14:textId="7E9ED74C" w:rsidR="003A2E45" w:rsidRDefault="003A2E45" w:rsidP="003A2E45">
      <w:pPr>
        <w:pStyle w:val="BodyText"/>
        <w:ind w:firstLine="0"/>
        <w:rPr>
          <w:b/>
          <w:bCs/>
          <w:lang w:val="en-AU"/>
        </w:rPr>
      </w:pPr>
      <w:r>
        <w:rPr>
          <w:b/>
          <w:bCs/>
          <w:lang w:val="en-AU"/>
        </w:rPr>
        <w:t xml:space="preserve">Other notes, largely just a current dumping ground </w:t>
      </w:r>
    </w:p>
    <w:p w14:paraId="2A2323A0" w14:textId="77777777" w:rsidR="003A2E45" w:rsidRPr="003A2E45" w:rsidRDefault="003A2E45" w:rsidP="003A2E45">
      <w:pPr>
        <w:pStyle w:val="BodyText"/>
        <w:ind w:firstLine="0"/>
        <w:rPr>
          <w:b/>
          <w:bCs/>
          <w:lang w:val="en-AU"/>
        </w:rPr>
      </w:pPr>
    </w:p>
    <w:p w14:paraId="04F8B345" w14:textId="6CFAA69D" w:rsidR="00002E9A" w:rsidRDefault="00002E9A" w:rsidP="002F389B">
      <w:pPr>
        <w:pStyle w:val="BodyText"/>
        <w:rPr>
          <w:b/>
          <w:bCs/>
          <w:lang w:val="en-AU"/>
        </w:rPr>
      </w:pPr>
      <w:r>
        <w:rPr>
          <w:lang w:val="en-AU"/>
        </w:rPr>
        <w:t xml:space="preserve">This contrasts to previous findings which support the hypothesis that subjective sleepiness is a sensitive and reliable predictor of objective sleepiness in healthy and clinical populations </w:t>
      </w:r>
      <w:r>
        <w:rPr>
          <w:lang w:val="en-AU"/>
        </w:rPr>
        <w:fldChar w:fldCharType="begin"/>
      </w:r>
      <w:r>
        <w:rPr>
          <w:lang w:val="en-AU"/>
        </w:rPr>
        <w:instrText xml:space="preserve"> ADDIN ZOTERO_ITEM CSL_CITATION {"citationID":"kI5hhu6P","properties":{"formattedCitation":"(\\uc0\\u197{}kerstedt et al., 2014; Kaida et al., 2006; Shin et al., 2024)","plainCitation":"(Åkerstedt et al., 2014; Kaida et al., 2006; Shin et al., 202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Pr>
          <w:lang w:val="en-AU"/>
        </w:rPr>
        <w:fldChar w:fldCharType="separate"/>
      </w:r>
      <w:r w:rsidRPr="002F389B">
        <w:rPr>
          <w:lang w:val="en-GB"/>
        </w:rPr>
        <w:t>(</w:t>
      </w:r>
      <w:proofErr w:type="spellStart"/>
      <w:r w:rsidRPr="002F389B">
        <w:rPr>
          <w:lang w:val="en-GB"/>
        </w:rPr>
        <w:t>Åkerstedt</w:t>
      </w:r>
      <w:proofErr w:type="spellEnd"/>
      <w:r w:rsidRPr="002F389B">
        <w:rPr>
          <w:lang w:val="en-GB"/>
        </w:rPr>
        <w:t xml:space="preserve"> et al., 2014; </w:t>
      </w:r>
      <w:proofErr w:type="spellStart"/>
      <w:r w:rsidRPr="002F389B">
        <w:rPr>
          <w:lang w:val="en-GB"/>
        </w:rPr>
        <w:t>Kaida</w:t>
      </w:r>
      <w:proofErr w:type="spellEnd"/>
      <w:r w:rsidRPr="002F389B">
        <w:rPr>
          <w:lang w:val="en-GB"/>
        </w:rPr>
        <w:t xml:space="preserve"> et al., 2006; Shin et al., 2024)</w:t>
      </w:r>
      <w:r>
        <w:rPr>
          <w:lang w:val="en-AU"/>
        </w:rPr>
        <w:fldChar w:fldCharType="end"/>
      </w:r>
      <w:r>
        <w:rPr>
          <w:lang w:val="en-AU"/>
        </w:rPr>
        <w:t xml:space="preserve"> [@cite for clinical].</w:t>
      </w:r>
      <w:r>
        <w:rPr>
          <w:lang w:val="en-AU"/>
        </w:rPr>
        <w:t xml:space="preserve"> </w:t>
      </w:r>
      <w:r>
        <w:rPr>
          <w:b/>
          <w:bCs/>
          <w:lang w:val="en-AU"/>
        </w:rPr>
        <w:t xml:space="preserve">However, these measurements were taken many times over </w:t>
      </w:r>
      <w:r w:rsidR="00397D3A">
        <w:rPr>
          <w:b/>
          <w:bCs/>
          <w:lang w:val="en-AU"/>
        </w:rPr>
        <w:t xml:space="preserve">the day and over several days. </w:t>
      </w:r>
    </w:p>
    <w:p w14:paraId="312FF900" w14:textId="7C1BFA6D" w:rsidR="00397D3A" w:rsidRDefault="001A6B1A" w:rsidP="00A46B8F">
      <w:pPr>
        <w:pStyle w:val="BodyText"/>
        <w:rPr>
          <w:lang w:val="en-AU"/>
        </w:rPr>
      </w:pPr>
      <w:r>
        <w:rPr>
          <w:lang w:val="en-AU"/>
        </w:rPr>
        <w:t xml:space="preserve">AAC and SR were not associated with subjective sleepiness within our sample. This may be because our sample was not excessively subjectively sleepy, and individuals cannot reliably predict sleepiness until they are already experiencing measures of sleep onset. Alternatively, this may be because although the measures were developed </w:t>
      </w:r>
      <w:proofErr w:type="gramStart"/>
      <w:r>
        <w:rPr>
          <w:lang w:val="en-AU"/>
        </w:rPr>
        <w:t>in order to</w:t>
      </w:r>
      <w:proofErr w:type="gramEnd"/>
      <w:r>
        <w:rPr>
          <w:lang w:val="en-AU"/>
        </w:rPr>
        <w:t xml:space="preserve"> aid with data analysis, they may lose the richness of EEG data and obfuscate differences in specific spectral bands. </w:t>
      </w:r>
    </w:p>
    <w:p w14:paraId="53C13DDF" w14:textId="15927490" w:rsidR="00A46B8F" w:rsidRDefault="00A46B8F" w:rsidP="00A46B8F">
      <w:pPr>
        <w:pStyle w:val="BodyText"/>
        <w:numPr>
          <w:ilvl w:val="0"/>
          <w:numId w:val="24"/>
        </w:numPr>
        <w:rPr>
          <w:lang w:val="en-AU"/>
        </w:rPr>
      </w:pPr>
      <w:r>
        <w:rPr>
          <w:lang w:val="en-AU"/>
        </w:rPr>
        <w:t xml:space="preserve">If there is cortical hyperarousal in ID, then it would not be captured by SR/AAC – because the differences are in faster frequency bands. </w:t>
      </w:r>
    </w:p>
    <w:p w14:paraId="2814DE34" w14:textId="22EEADE3" w:rsidR="00A46B8F" w:rsidRDefault="00A46B8F" w:rsidP="00A46B8F">
      <w:pPr>
        <w:pStyle w:val="BodyText"/>
        <w:numPr>
          <w:ilvl w:val="0"/>
          <w:numId w:val="24"/>
        </w:numPr>
        <w:rPr>
          <w:lang w:val="en-AU"/>
        </w:rPr>
      </w:pPr>
      <w:r>
        <w:rPr>
          <w:lang w:val="en-AU"/>
        </w:rPr>
        <w:t xml:space="preserve">Fatigue can be measured objectively by looking at theta. </w:t>
      </w:r>
      <w:proofErr w:type="gramStart"/>
      <w:r>
        <w:rPr>
          <w:lang w:val="en-AU"/>
        </w:rPr>
        <w:t>So</w:t>
      </w:r>
      <w:proofErr w:type="gramEnd"/>
      <w:r>
        <w:rPr>
          <w:lang w:val="en-AU"/>
        </w:rPr>
        <w:t xml:space="preserve"> there may be increased localised theta activity, that </w:t>
      </w:r>
      <w:r w:rsidR="00074601">
        <w:rPr>
          <w:lang w:val="en-AU"/>
        </w:rPr>
        <w:t xml:space="preserve">is being compensated for by increased fast frequency activity in beta/gamma bands. But if you lump all the fast frequencies together, you can’t see differences there. </w:t>
      </w:r>
    </w:p>
    <w:p w14:paraId="7C140CE6" w14:textId="77777777" w:rsidR="00E038DC" w:rsidRDefault="00074601" w:rsidP="00E038DC">
      <w:pPr>
        <w:pStyle w:val="BodyText"/>
        <w:numPr>
          <w:ilvl w:val="0"/>
          <w:numId w:val="24"/>
        </w:numPr>
        <w:rPr>
          <w:lang w:val="en-AU"/>
        </w:rPr>
      </w:pPr>
      <w:r>
        <w:rPr>
          <w:lang w:val="en-AU"/>
        </w:rPr>
        <w:t xml:space="preserve">Additionally, SR does not account for the differential impact of alpha depending on eyes open vs eyes closed. As alpha activity increases with sleepiness in EO, it should probably be included with the slow frequency side of the equation. But, if this was the case, and SR was still a reliable measure, it would have been associated with KSS in EC and it wasn’t. </w:t>
      </w:r>
    </w:p>
    <w:p w14:paraId="4F957D7A" w14:textId="77777777" w:rsidR="00E038DC" w:rsidRPr="00E038DC" w:rsidRDefault="00A46B8F" w:rsidP="00E038DC">
      <w:pPr>
        <w:pStyle w:val="BodyText"/>
        <w:numPr>
          <w:ilvl w:val="0"/>
          <w:numId w:val="24"/>
        </w:numPr>
        <w:rPr>
          <w:lang w:val="en-AU"/>
        </w:rPr>
      </w:pPr>
      <w:r>
        <w:lastRenderedPageBreak/>
        <w:t>If this finding is true, what does it mean for our understanding of ID and NRS?</w:t>
      </w:r>
    </w:p>
    <w:p w14:paraId="6DE6C1A2" w14:textId="686C54B4" w:rsidR="00A46B8F" w:rsidRPr="00E038DC" w:rsidRDefault="00E038DC" w:rsidP="00E038DC">
      <w:pPr>
        <w:pStyle w:val="Heading2"/>
      </w:pPr>
      <w:r>
        <w:t>Strengths and Limitations</w:t>
      </w:r>
    </w:p>
    <w:p w14:paraId="1294B5CE" w14:textId="77777777" w:rsidR="00E038DC" w:rsidRDefault="00E038DC" w:rsidP="00E038DC">
      <w:pPr>
        <w:pStyle w:val="BodyText"/>
        <w:rPr>
          <w:lang w:val="en-AU"/>
        </w:rPr>
      </w:pPr>
      <w:r>
        <w:rPr>
          <w:lang w:val="en-AU"/>
        </w:rPr>
        <w:t xml:space="preserve">Power: </w:t>
      </w:r>
      <w:r>
        <w:t xml:space="preserve">A post-hoc power analysis using G*power </w:t>
      </w:r>
      <w:r>
        <w:fldChar w:fldCharType="begin"/>
      </w:r>
      <w:r>
        <w:instrText xml:space="preserve"> ADDIN ZOTERO_ITEM CSL_CITATION {"citationID":"dHMksb0G","properties":{"formattedCitation":"(Faul et al., 2007)","plainCitation":"(Faul et al., 2007)","noteIndex":0},"citationItems":[{"id":468,"uris":["http://zotero.org/users/1974936/items/2JRQ4MCL"],"itemData":{"id":468,"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citation-key":"faul2007"}}],"schema":"https://github.com/citation-style-language/schema/raw/master/csl-citation.json"} </w:instrText>
      </w:r>
      <w:r>
        <w:fldChar w:fldCharType="separate"/>
      </w:r>
      <w:r>
        <w:rPr>
          <w:noProof/>
        </w:rPr>
        <w:t>(Faul et al., 2007)</w:t>
      </w:r>
      <w:r>
        <w:fldChar w:fldCharType="end"/>
      </w:r>
      <w:r>
        <w:t xml:space="preserve"> determined that using a set alpha of .05 and the found effect size (</w:t>
      </w:r>
      <w:r w:rsidRPr="006C456F">
        <w:rPr>
          <w:lang w:val="en-AU"/>
        </w:rPr>
        <w:t>η² = 0.11</w:t>
      </w:r>
      <w:r>
        <w:rPr>
          <w:lang w:val="en-AU"/>
        </w:rPr>
        <w:t xml:space="preserve">), the study achieved power of .39. However, the KSS generally produces large effect sizes for comparisons between clinical groups in conditions of </w:t>
      </w:r>
      <w:r w:rsidRPr="00592E9D">
        <w:rPr>
          <w:b/>
          <w:bCs/>
          <w:lang w:val="en-AU"/>
        </w:rPr>
        <w:t>both acute and partial sleep deprivation</w:t>
      </w:r>
      <w:r>
        <w:rPr>
          <w:lang w:val="en-AU"/>
        </w:rPr>
        <w:t xml:space="preserve"> </w:t>
      </w:r>
      <w:r>
        <w:rPr>
          <w:lang w:val="en-AU"/>
        </w:rPr>
        <w:fldChar w:fldCharType="begin"/>
      </w:r>
      <w:r>
        <w:rPr>
          <w:lang w:val="en-AU"/>
        </w:rPr>
        <w:instrText xml:space="preserve"> ADDIN ZOTERO_ITEM CSL_CITATION {"citationID":"TE0FKpQ9","properties":{"formattedCitation":"(\\uc0\\u197{}kerstedt et al., 2014)","plainCitation":"(Åkerstedt et al., 201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Pr>
          <w:lang w:val="en-AU"/>
        </w:rPr>
        <w:fldChar w:fldCharType="separate"/>
      </w:r>
      <w:r w:rsidRPr="0025001B">
        <w:rPr>
          <w:lang w:val="en-GB"/>
        </w:rPr>
        <w:t>(</w:t>
      </w:r>
      <w:proofErr w:type="spellStart"/>
      <w:r w:rsidRPr="0025001B">
        <w:rPr>
          <w:lang w:val="en-GB"/>
        </w:rPr>
        <w:t>Åkerstedt</w:t>
      </w:r>
      <w:proofErr w:type="spellEnd"/>
      <w:r w:rsidRPr="0025001B">
        <w:rPr>
          <w:lang w:val="en-GB"/>
        </w:rPr>
        <w:t xml:space="preserve"> et al., 2014)</w:t>
      </w:r>
      <w:r>
        <w:rPr>
          <w:lang w:val="en-AU"/>
        </w:rPr>
        <w:fldChar w:fldCharType="end"/>
      </w:r>
      <w:r>
        <w:rPr>
          <w:lang w:val="en-AU"/>
        </w:rPr>
        <w:t xml:space="preserve">. </w:t>
      </w:r>
    </w:p>
    <w:p w14:paraId="055DF314" w14:textId="6E0F485F" w:rsidR="00E038DC" w:rsidRPr="00E038DC" w:rsidRDefault="00E038DC" w:rsidP="00E038DC">
      <w:pPr>
        <w:pStyle w:val="BodyText"/>
        <w:rPr>
          <w:lang w:val="en-AU"/>
        </w:rPr>
      </w:pPr>
    </w:p>
    <w:p w14:paraId="273163EB" w14:textId="71AB778A" w:rsidR="00397D3A" w:rsidRPr="00397D3A" w:rsidRDefault="00397D3A" w:rsidP="00A46B8F">
      <w:pPr>
        <w:pStyle w:val="BodyText"/>
        <w:ind w:firstLine="0"/>
        <w:rPr>
          <w:b/>
          <w:bCs/>
          <w:lang w:val="en-AU"/>
        </w:rPr>
      </w:pPr>
      <w:r>
        <w:rPr>
          <w:b/>
          <w:bCs/>
          <w:lang w:val="en-AU"/>
        </w:rPr>
        <w:t>Future thoughts</w:t>
      </w:r>
    </w:p>
    <w:p w14:paraId="7DC33042" w14:textId="7E443913" w:rsidR="00002E9A" w:rsidRDefault="00397D3A" w:rsidP="00002E9A">
      <w:pPr>
        <w:pStyle w:val="BodyText"/>
        <w:numPr>
          <w:ilvl w:val="0"/>
          <w:numId w:val="23"/>
        </w:numPr>
        <w:rPr>
          <w:lang w:val="en-AU"/>
        </w:rPr>
      </w:pPr>
      <w:r>
        <w:rPr>
          <w:lang w:val="en-AU"/>
        </w:rPr>
        <w:t xml:space="preserve">Why do we care about sleepiness? When fatigue is </w:t>
      </w:r>
      <w:r>
        <w:rPr>
          <w:b/>
          <w:bCs/>
          <w:lang w:val="en-AU"/>
        </w:rPr>
        <w:t xml:space="preserve">RIGHT </w:t>
      </w:r>
      <w:proofErr w:type="gramStart"/>
      <w:r>
        <w:rPr>
          <w:b/>
          <w:bCs/>
          <w:lang w:val="en-AU"/>
        </w:rPr>
        <w:t>THERE</w:t>
      </w:r>
      <w:proofErr w:type="gramEnd"/>
      <w:r>
        <w:rPr>
          <w:b/>
          <w:bCs/>
          <w:lang w:val="en-AU"/>
        </w:rPr>
        <w:t xml:space="preserve"> </w:t>
      </w:r>
      <w:r>
        <w:rPr>
          <w:lang w:val="en-AU"/>
        </w:rPr>
        <w:t xml:space="preserve"> and we can maybe measure that? Because we can </w:t>
      </w:r>
      <w:proofErr w:type="spellStart"/>
      <w:r>
        <w:rPr>
          <w:lang w:val="en-AU"/>
        </w:rPr>
        <w:t>mesasure</w:t>
      </w:r>
      <w:proofErr w:type="spellEnd"/>
      <w:r>
        <w:rPr>
          <w:lang w:val="en-AU"/>
        </w:rPr>
        <w:t xml:space="preserve"> that in the EEG and there </w:t>
      </w:r>
      <w:proofErr w:type="spellStart"/>
      <w:r>
        <w:rPr>
          <w:lang w:val="en-AU"/>
        </w:rPr>
        <w:t>amy</w:t>
      </w:r>
      <w:proofErr w:type="spellEnd"/>
      <w:r>
        <w:rPr>
          <w:lang w:val="en-AU"/>
        </w:rPr>
        <w:t xml:space="preserve"> be group differences in clinical disorders. If we look at theta only, that can also tell us about sleep homeostasis dysfunctions</w:t>
      </w:r>
    </w:p>
    <w:p w14:paraId="532A0DEB" w14:textId="77777777" w:rsidR="00397D3A" w:rsidRDefault="00397D3A" w:rsidP="00002E9A">
      <w:pPr>
        <w:pStyle w:val="BodyText"/>
        <w:numPr>
          <w:ilvl w:val="0"/>
          <w:numId w:val="23"/>
        </w:numPr>
        <w:rPr>
          <w:lang w:val="en-AU"/>
        </w:rPr>
      </w:pPr>
    </w:p>
    <w:p w14:paraId="1BECC4D0" w14:textId="77777777" w:rsidR="00A17F4F" w:rsidRDefault="00A17F4F" w:rsidP="00381D79">
      <w:pPr>
        <w:pStyle w:val="BodyText"/>
        <w:ind w:firstLine="0"/>
        <w:rPr>
          <w:lang w:val="en-AU"/>
        </w:rPr>
      </w:pPr>
    </w:p>
    <w:p w14:paraId="2184ABAF" w14:textId="77777777" w:rsidR="00A17F4F" w:rsidRDefault="00A17F4F" w:rsidP="002F389B">
      <w:pPr>
        <w:pStyle w:val="BodyText"/>
        <w:rPr>
          <w:lang w:val="en-AU"/>
        </w:rPr>
      </w:pPr>
    </w:p>
    <w:p w14:paraId="7987BC2B" w14:textId="77777777" w:rsidR="002F389B" w:rsidRPr="001E3EE4" w:rsidRDefault="002F389B" w:rsidP="002F389B">
      <w:pPr>
        <w:pStyle w:val="BodyText"/>
        <w:rPr>
          <w:lang w:val="en-AU"/>
        </w:rPr>
      </w:pPr>
    </w:p>
    <w:p w14:paraId="469133F6" w14:textId="77777777" w:rsidR="00866C26" w:rsidRDefault="00866C26" w:rsidP="00D8624D">
      <w:pPr>
        <w:pStyle w:val="Heading2"/>
      </w:pPr>
    </w:p>
    <w:p w14:paraId="49BE91AB" w14:textId="5AFC1287" w:rsidR="004E4D08" w:rsidRPr="005C7B6B" w:rsidRDefault="00D8624D" w:rsidP="005C7B6B">
      <w:pPr>
        <w:pStyle w:val="Heading2"/>
        <w:rPr>
          <w:b w:val="0"/>
          <w:bCs w:val="0"/>
        </w:rPr>
        <w:sectPr w:rsidR="004E4D08" w:rsidRPr="005C7B6B" w:rsidSect="00697C79">
          <w:type w:val="continuous"/>
          <w:pgSz w:w="11906" w:h="16838"/>
          <w:pgMar w:top="1418" w:right="1418" w:bottom="1418" w:left="1418" w:header="720" w:footer="720" w:gutter="0"/>
          <w:cols w:space="720"/>
          <w:docGrid w:linePitch="326"/>
        </w:sectPr>
      </w:pPr>
      <w:r w:rsidRPr="00415C24">
        <w:rPr>
          <w:b w:val="0"/>
          <w:bCs w:val="0"/>
        </w:rPr>
        <w:t>A post-hoc sensitivity analysis conducted using G*Power (</w:t>
      </w:r>
      <w:proofErr w:type="spellStart"/>
      <w:r w:rsidRPr="00415C24">
        <w:rPr>
          <w:b w:val="0"/>
          <w:bCs w:val="0"/>
        </w:rPr>
        <w:t>Faul</w:t>
      </w:r>
      <w:proofErr w:type="spellEnd"/>
      <w:r w:rsidRPr="00415C24">
        <w:rPr>
          <w:b w:val="0"/>
          <w:bCs w:val="0"/>
        </w:rPr>
        <w:t xml:space="preserve"> et al., 2007) found the study was sensitive to detecting a large effect size (Cohen’s f = 0.57) using an alpha level of .05 and a desired power of 80%. This suggests that while the study was underpowered to detect small to medium effect sizes, it was adequately powered to detect large </w:t>
      </w:r>
      <w:proofErr w:type="spellStart"/>
      <w:r w:rsidRPr="00415C24">
        <w:rPr>
          <w:b w:val="0"/>
          <w:bCs w:val="0"/>
        </w:rPr>
        <w:t>effe</w:t>
      </w:r>
      <w:proofErr w:type="spellEnd"/>
    </w:p>
    <w:bookmarkEnd w:id="29"/>
    <w:bookmarkEnd w:id="30"/>
    <w:bookmarkEnd w:id="31"/>
    <w:p w14:paraId="16494EC6" w14:textId="77777777" w:rsidR="00510FDC" w:rsidRPr="006C456F" w:rsidRDefault="00510FDC" w:rsidP="005C7B6B">
      <w:pPr>
        <w:pStyle w:val="BodyText"/>
        <w:ind w:firstLine="0"/>
        <w:rPr>
          <w:lang w:val="en-AU"/>
        </w:rPr>
      </w:pPr>
    </w:p>
    <w:sectPr w:rsidR="00510FDC" w:rsidRPr="006C456F" w:rsidSect="00697C79">
      <w:type w:val="continuous"/>
      <w:pgSz w:w="11906" w:h="16838"/>
      <w:pgMar w:top="1418" w:right="1418" w:bottom="1418" w:left="1418"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MU Serif Roman">
    <w:altName w:val="CMU SERIF ROMAN"/>
    <w:panose1 w:val="02000603000000000000"/>
    <w:charset w:val="00"/>
    <w:family w:val="auto"/>
    <w:pitch w:val="variable"/>
    <w:sig w:usb0="E10002FF" w:usb1="5201E9EB" w:usb2="02020004"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095A7AEE"/>
    <w:multiLevelType w:val="hybridMultilevel"/>
    <w:tmpl w:val="D01E8F06"/>
    <w:lvl w:ilvl="0" w:tplc="250CB7A6">
      <w:start w:val="964"/>
      <w:numFmt w:val="bullet"/>
      <w:lvlText w:val="-"/>
      <w:lvlJc w:val="left"/>
      <w:pPr>
        <w:ind w:left="1040" w:hanging="360"/>
      </w:pPr>
      <w:rPr>
        <w:rFonts w:ascii="Times New Roman" w:eastAsiaTheme="minorHAnsi" w:hAnsi="Times New Roman" w:cs="Times New Roman" w:hint="default"/>
      </w:rPr>
    </w:lvl>
    <w:lvl w:ilvl="1" w:tplc="08090003" w:tentative="1">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5" w15:restartNumberingAfterBreak="0">
    <w:nsid w:val="16A3242B"/>
    <w:multiLevelType w:val="hybridMultilevel"/>
    <w:tmpl w:val="B4CA2F30"/>
    <w:lvl w:ilvl="0" w:tplc="D9D8E5F6">
      <w:start w:val="96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7" w15:restartNumberingAfterBreak="0">
    <w:nsid w:val="2D097204"/>
    <w:multiLevelType w:val="hybridMultilevel"/>
    <w:tmpl w:val="E36E708E"/>
    <w:lvl w:ilvl="0" w:tplc="EEEED716">
      <w:start w:val="964"/>
      <w:numFmt w:val="bullet"/>
      <w:lvlText w:val="-"/>
      <w:lvlJc w:val="left"/>
      <w:pPr>
        <w:ind w:left="1040" w:hanging="360"/>
      </w:pPr>
      <w:rPr>
        <w:rFonts w:ascii="Times New Roman" w:eastAsiaTheme="minorHAnsi" w:hAnsi="Times New Roman" w:cs="Times New Roman" w:hint="default"/>
      </w:rPr>
    </w:lvl>
    <w:lvl w:ilvl="1" w:tplc="08090003">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8"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8"/>
  </w:num>
  <w:num w:numId="21" w16cid:durableId="842430597">
    <w:abstractNumId w:val="9"/>
  </w:num>
  <w:num w:numId="22" w16cid:durableId="1024936136">
    <w:abstractNumId w:val="6"/>
  </w:num>
  <w:num w:numId="23" w16cid:durableId="47610083">
    <w:abstractNumId w:val="7"/>
  </w:num>
  <w:num w:numId="24" w16cid:durableId="847409256">
    <w:abstractNumId w:val="4"/>
  </w:num>
  <w:num w:numId="25" w16cid:durableId="52888198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2E9A"/>
    <w:rsid w:val="00005295"/>
    <w:rsid w:val="00074601"/>
    <w:rsid w:val="0007665B"/>
    <w:rsid w:val="00081412"/>
    <w:rsid w:val="0008510A"/>
    <w:rsid w:val="000A2E00"/>
    <w:rsid w:val="000A3907"/>
    <w:rsid w:val="000B4FFD"/>
    <w:rsid w:val="000E0B25"/>
    <w:rsid w:val="000F313B"/>
    <w:rsid w:val="0011229A"/>
    <w:rsid w:val="00120C9D"/>
    <w:rsid w:val="00180F66"/>
    <w:rsid w:val="0018656D"/>
    <w:rsid w:val="001A100C"/>
    <w:rsid w:val="001A6B1A"/>
    <w:rsid w:val="001B15E3"/>
    <w:rsid w:val="001D0E0A"/>
    <w:rsid w:val="001E3EE4"/>
    <w:rsid w:val="001F5440"/>
    <w:rsid w:val="002037AD"/>
    <w:rsid w:val="0020778E"/>
    <w:rsid w:val="0021010F"/>
    <w:rsid w:val="0023041D"/>
    <w:rsid w:val="00234851"/>
    <w:rsid w:val="002422CF"/>
    <w:rsid w:val="0024544F"/>
    <w:rsid w:val="0025001B"/>
    <w:rsid w:val="002536E8"/>
    <w:rsid w:val="002713F2"/>
    <w:rsid w:val="002968F8"/>
    <w:rsid w:val="002A36C0"/>
    <w:rsid w:val="002A6E6F"/>
    <w:rsid w:val="002D6284"/>
    <w:rsid w:val="002F389B"/>
    <w:rsid w:val="00311DAD"/>
    <w:rsid w:val="003127C4"/>
    <w:rsid w:val="00340179"/>
    <w:rsid w:val="003627C5"/>
    <w:rsid w:val="00363F58"/>
    <w:rsid w:val="00381D79"/>
    <w:rsid w:val="0039281D"/>
    <w:rsid w:val="00397D3A"/>
    <w:rsid w:val="003A2E45"/>
    <w:rsid w:val="003A50F2"/>
    <w:rsid w:val="003D26FE"/>
    <w:rsid w:val="00404125"/>
    <w:rsid w:val="00415C24"/>
    <w:rsid w:val="00416811"/>
    <w:rsid w:val="00433488"/>
    <w:rsid w:val="004551A5"/>
    <w:rsid w:val="00455D50"/>
    <w:rsid w:val="00464E95"/>
    <w:rsid w:val="00465CB1"/>
    <w:rsid w:val="00476EE9"/>
    <w:rsid w:val="004A3DB8"/>
    <w:rsid w:val="004B3464"/>
    <w:rsid w:val="004C2CE7"/>
    <w:rsid w:val="004E4D08"/>
    <w:rsid w:val="00510353"/>
    <w:rsid w:val="00510FDC"/>
    <w:rsid w:val="00523D6A"/>
    <w:rsid w:val="00557DFE"/>
    <w:rsid w:val="00592E9D"/>
    <w:rsid w:val="005C7086"/>
    <w:rsid w:val="005C7B6B"/>
    <w:rsid w:val="005E4C43"/>
    <w:rsid w:val="005E57ED"/>
    <w:rsid w:val="005F761B"/>
    <w:rsid w:val="0060486C"/>
    <w:rsid w:val="006122E9"/>
    <w:rsid w:val="00614667"/>
    <w:rsid w:val="00644A59"/>
    <w:rsid w:val="0068661D"/>
    <w:rsid w:val="006907FB"/>
    <w:rsid w:val="00694843"/>
    <w:rsid w:val="00697C79"/>
    <w:rsid w:val="006C456F"/>
    <w:rsid w:val="006C5B81"/>
    <w:rsid w:val="006E03D9"/>
    <w:rsid w:val="006E523F"/>
    <w:rsid w:val="006F4194"/>
    <w:rsid w:val="00705420"/>
    <w:rsid w:val="007274E9"/>
    <w:rsid w:val="00743A6F"/>
    <w:rsid w:val="00745E35"/>
    <w:rsid w:val="00752343"/>
    <w:rsid w:val="00775A3A"/>
    <w:rsid w:val="007771E7"/>
    <w:rsid w:val="00783024"/>
    <w:rsid w:val="00784E33"/>
    <w:rsid w:val="007956B2"/>
    <w:rsid w:val="007C677D"/>
    <w:rsid w:val="007D4C44"/>
    <w:rsid w:val="007D562A"/>
    <w:rsid w:val="007F75F1"/>
    <w:rsid w:val="008318C2"/>
    <w:rsid w:val="008330D9"/>
    <w:rsid w:val="0084309D"/>
    <w:rsid w:val="00866C26"/>
    <w:rsid w:val="008978BD"/>
    <w:rsid w:val="008F56D9"/>
    <w:rsid w:val="00944D5F"/>
    <w:rsid w:val="00950F4F"/>
    <w:rsid w:val="009658D5"/>
    <w:rsid w:val="009771FC"/>
    <w:rsid w:val="00983BDD"/>
    <w:rsid w:val="00991607"/>
    <w:rsid w:val="009A3C16"/>
    <w:rsid w:val="009B26F0"/>
    <w:rsid w:val="009D66A4"/>
    <w:rsid w:val="009E407B"/>
    <w:rsid w:val="00A17F4F"/>
    <w:rsid w:val="00A227D5"/>
    <w:rsid w:val="00A33AF2"/>
    <w:rsid w:val="00A37B9F"/>
    <w:rsid w:val="00A46431"/>
    <w:rsid w:val="00A46B8F"/>
    <w:rsid w:val="00A80725"/>
    <w:rsid w:val="00A83259"/>
    <w:rsid w:val="00A837AD"/>
    <w:rsid w:val="00A85F9B"/>
    <w:rsid w:val="00A86659"/>
    <w:rsid w:val="00A9345A"/>
    <w:rsid w:val="00A96F2D"/>
    <w:rsid w:val="00AA6662"/>
    <w:rsid w:val="00AB0111"/>
    <w:rsid w:val="00AD0805"/>
    <w:rsid w:val="00AD35AC"/>
    <w:rsid w:val="00AE74D1"/>
    <w:rsid w:val="00B048DC"/>
    <w:rsid w:val="00B35673"/>
    <w:rsid w:val="00B53499"/>
    <w:rsid w:val="00B720CE"/>
    <w:rsid w:val="00B81D40"/>
    <w:rsid w:val="00B82856"/>
    <w:rsid w:val="00B82876"/>
    <w:rsid w:val="00BB1AC0"/>
    <w:rsid w:val="00BD2F89"/>
    <w:rsid w:val="00BD54DC"/>
    <w:rsid w:val="00BF595E"/>
    <w:rsid w:val="00C019CE"/>
    <w:rsid w:val="00C07FC7"/>
    <w:rsid w:val="00C52659"/>
    <w:rsid w:val="00C54D7C"/>
    <w:rsid w:val="00C61980"/>
    <w:rsid w:val="00C7419E"/>
    <w:rsid w:val="00C94FAE"/>
    <w:rsid w:val="00C9575D"/>
    <w:rsid w:val="00CB2476"/>
    <w:rsid w:val="00CB4D0E"/>
    <w:rsid w:val="00D3208B"/>
    <w:rsid w:val="00D8624D"/>
    <w:rsid w:val="00D86A87"/>
    <w:rsid w:val="00DA687D"/>
    <w:rsid w:val="00DA7C1F"/>
    <w:rsid w:val="00DC31E8"/>
    <w:rsid w:val="00DC7162"/>
    <w:rsid w:val="00DD64EC"/>
    <w:rsid w:val="00DF5306"/>
    <w:rsid w:val="00E038DC"/>
    <w:rsid w:val="00E254F3"/>
    <w:rsid w:val="00E32B5A"/>
    <w:rsid w:val="00E62059"/>
    <w:rsid w:val="00E648DD"/>
    <w:rsid w:val="00E82297"/>
    <w:rsid w:val="00ED0B15"/>
    <w:rsid w:val="00EF05C1"/>
    <w:rsid w:val="00EF4521"/>
    <w:rsid w:val="00F01C92"/>
    <w:rsid w:val="00F101D2"/>
    <w:rsid w:val="00F25121"/>
    <w:rsid w:val="00F57190"/>
    <w:rsid w:val="00F707D6"/>
    <w:rsid w:val="00F868A7"/>
    <w:rsid w:val="00FA0417"/>
    <w:rsid w:val="00FA0FFC"/>
    <w:rsid w:val="00FC7D41"/>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55D81B28-58F2-514C-A640-27B9F58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523D6A"/>
    <w:pPr>
      <w:spacing w:after="0" w:line="480" w:lineRule="auto"/>
      <w:ind w:left="720" w:hanging="720"/>
    </w:pPr>
    <w:rPr>
      <w:rFonts w:ascii="CMU Serif Roman" w:hAnsi="CMU Serif Roman" w:cs="CMU Serif Roman"/>
      <w:sz w:val="22"/>
      <w:szCs w:val="22"/>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 w:type="paragraph" w:styleId="Revision">
    <w:name w:val="Revision"/>
    <w:hidden/>
    <w:rsid w:val="007956B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85468493">
      <w:bodyDiv w:val="1"/>
      <w:marLeft w:val="0"/>
      <w:marRight w:val="0"/>
      <w:marTop w:val="0"/>
      <w:marBottom w:val="0"/>
      <w:divBdr>
        <w:top w:val="none" w:sz="0" w:space="0" w:color="auto"/>
        <w:left w:val="none" w:sz="0" w:space="0" w:color="auto"/>
        <w:bottom w:val="none" w:sz="0" w:space="0" w:color="auto"/>
        <w:right w:val="none" w:sz="0" w:space="0" w:color="auto"/>
      </w:divBdr>
    </w:div>
    <w:div w:id="151022691">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790052500">
      <w:bodyDiv w:val="1"/>
      <w:marLeft w:val="0"/>
      <w:marRight w:val="0"/>
      <w:marTop w:val="0"/>
      <w:marBottom w:val="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67774309">
      <w:bodyDiv w:val="1"/>
      <w:marLeft w:val="0"/>
      <w:marRight w:val="0"/>
      <w:marTop w:val="0"/>
      <w:marBottom w:val="0"/>
      <w:divBdr>
        <w:top w:val="none" w:sz="0" w:space="0" w:color="auto"/>
        <w:left w:val="none" w:sz="0" w:space="0" w:color="auto"/>
        <w:bottom w:val="none" w:sz="0" w:space="0" w:color="auto"/>
        <w:right w:val="none" w:sz="0" w:space="0" w:color="auto"/>
      </w:divBdr>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31</Pages>
  <Words>41823</Words>
  <Characters>238396</Characters>
  <Application>Microsoft Office Word</Application>
  <DocSecurity>0</DocSecurity>
  <Lines>1986</Lines>
  <Paragraphs>559</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27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uart</cp:lastModifiedBy>
  <cp:revision>10</cp:revision>
  <cp:lastPrinted>2024-10-06T08:38:00Z</cp:lastPrinted>
  <dcterms:created xsi:type="dcterms:W3CDTF">2024-10-06T09:35:00Z</dcterms:created>
  <dcterms:modified xsi:type="dcterms:W3CDTF">2024-10-0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XIoVEzz3"/&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